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F84A7" w14:textId="77777777" w:rsidR="00C240F1" w:rsidRDefault="00C240F1" w:rsidP="00805BE0">
      <w:pPr>
        <w:ind w:firstLine="0"/>
        <w:sectPr w:rsidR="00C240F1" w:rsidSect="00D77465">
          <w:headerReference w:type="even" r:id="rId8"/>
          <w:headerReference w:type="default" r:id="rId9"/>
          <w:footerReference w:type="even" r:id="rId10"/>
          <w:footerReference w:type="default" r:id="rId11"/>
          <w:pgSz w:w="11900" w:h="16840"/>
          <w:pgMar w:top="1440" w:right="1440" w:bottom="1440" w:left="1440" w:header="709" w:footer="709" w:gutter="0"/>
          <w:cols w:space="708"/>
          <w:docGrid w:linePitch="360"/>
          <w15:footnoteColumns w:val="1"/>
        </w:sectPr>
      </w:pPr>
    </w:p>
    <w:p w14:paraId="2DDFE060" w14:textId="7E6FE495" w:rsidR="00D77465" w:rsidRPr="00805BE0" w:rsidRDefault="00D77465" w:rsidP="00C240F1">
      <w:pPr>
        <w:pStyle w:val="Title1"/>
        <w:jc w:val="left"/>
      </w:pPr>
      <w:r w:rsidRPr="00805BE0">
        <w:t>Verification Report: A critical reanalysis of Vahey et al. (2015) “A meta-analysis of criterion effects for the Implicit Relational Assessment Procedure (IRAP) in the clinical domain”</w:t>
      </w:r>
    </w:p>
    <w:p w14:paraId="09B4F2AD" w14:textId="77777777" w:rsidR="00D77465" w:rsidRDefault="00D77465" w:rsidP="00D77465"/>
    <w:p w14:paraId="2AB0CFA3" w14:textId="4BDA1DC5" w:rsidR="0080605A" w:rsidRPr="00E92FBB" w:rsidRDefault="00000000" w:rsidP="00D77465">
      <w:r w:rsidRPr="00D77465">
        <w:t>There is now a growing literature on post-</w:t>
      </w:r>
      <w:r>
        <w:t xml:space="preserve">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rsidRPr="00E92FBB">
        <w:t>verification allow other meta-analyses to be more efficiently and effectively inspected for errors.</w:t>
      </w:r>
    </w:p>
    <w:p w14:paraId="3EB539E4" w14:textId="707283B6" w:rsidR="00BC1572" w:rsidRDefault="00DA092D" w:rsidP="00D77465">
      <w:r>
        <w:t xml:space="preserve">Briefly, </w:t>
      </w:r>
      <w:r w:rsidR="00BC1572" w:rsidRPr="00E92FBB">
        <w:t xml:space="preserve">Implicit Relational Assessment Procedure </w:t>
      </w:r>
      <w:r w:rsidR="007F3475" w:rsidRPr="00E92FBB">
        <w:fldChar w:fldCharType="begin"/>
      </w:r>
      <w:r w:rsidR="007F3475" w:rsidRPr="00E92FB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92FBB">
        <w:fldChar w:fldCharType="separate"/>
      </w:r>
      <w:r w:rsidR="007F3475" w:rsidRPr="00E92FBB">
        <w:t>(IRAP: Barnes-Holmes et al., 2006, 2010)</w:t>
      </w:r>
      <w:r w:rsidR="007F3475" w:rsidRPr="00E92FBB">
        <w:fldChar w:fldCharType="end"/>
      </w:r>
      <w:r w:rsidR="007F3475">
        <w:t xml:space="preserve"> is a reaction-time based measure that has been used in over 150 publications </w:t>
      </w:r>
      <w:r w:rsidR="007F3475">
        <w:lastRenderedPageBreak/>
        <w:fldChar w:fldCharType="begin"/>
      </w:r>
      <w:r w:rsidR="007F3475">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fldChar w:fldCharType="separate"/>
      </w:r>
      <w:r w:rsidR="007F3475">
        <w:rPr>
          <w:noProof/>
        </w:rPr>
        <w:t>(Hussey, 2023)</w:t>
      </w:r>
      <w:r w:rsidR="007F3475">
        <w:fldChar w:fldCharType="end"/>
      </w:r>
      <w:r w:rsidR="007F3475">
        <w:t>. Typical implementations of the IRAP</w:t>
      </w:r>
      <w:r w:rsidR="0023388C">
        <w:t xml:space="preserve"> </w:t>
      </w:r>
      <w:r w:rsidR="007F3475">
        <w:t>involve presenting “sample” words</w:t>
      </w:r>
      <w:r w:rsidR="00C93578">
        <w:t xml:space="preserve"> or images</w:t>
      </w:r>
      <w:r w:rsidR="007F3475">
        <w:t xml:space="preserve"> at the top of the screen and “target” words</w:t>
      </w:r>
      <w:r w:rsidR="00C93578">
        <w:t xml:space="preserve"> or images</w:t>
      </w:r>
      <w:r w:rsidR="007F3475">
        <w:t xml:space="preserve"> in the middle of the screen. Participants must respond with one of two response options that involve opposing relational terms, such as True/False or (</w:t>
      </w:r>
      <w:r w:rsidR="006B4B14">
        <w:t xml:space="preserve">more rarely) similar/different, which are assigned to a left vs. right response key on the keyboard. </w:t>
      </w:r>
      <w:r w:rsidR="00C93578">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t>Participants are instructed and trained to maintain accuracy and speed criteria in practice blocks (e.g., median reaction time &lt; 2000ms and percentage accuracy &gt; 80%)</w:t>
      </w:r>
      <w:r w:rsidR="00982F6A">
        <w:t xml:space="preserve"> before being presented with a fixed number of test blocks. </w:t>
      </w:r>
      <w:r w:rsidR="00BB7CA7">
        <w:t>Reaction time d</w:t>
      </w:r>
      <w:r w:rsidR="00982F6A">
        <w:t xml:space="preserve">ata from the test blocks are typically scored using a version of the Greenwald </w:t>
      </w:r>
      <w:r w:rsidR="00982F6A" w:rsidRPr="00982F6A">
        <w:rPr>
          <w:i/>
          <w:iCs/>
        </w:rPr>
        <w:t>D</w:t>
      </w:r>
      <w:r w:rsidR="00982F6A">
        <w:t xml:space="preserve"> metric developed for the Implicit Association Test </w:t>
      </w:r>
      <w:r w:rsidR="00982F6A">
        <w:fldChar w:fldCharType="begin"/>
      </w:r>
      <w:r w:rsidR="00475EDA">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fldChar w:fldCharType="separate"/>
      </w:r>
      <w:r w:rsidR="00475EDA">
        <w:rPr>
          <w:noProof/>
        </w:rPr>
        <w:t xml:space="preserve">(Greenwald et al., 2003; Hussey et al., 2015; although for issues with </w:t>
      </w:r>
      <w:r w:rsidR="00475EDA" w:rsidRPr="00475EDA">
        <w:rPr>
          <w:i/>
          <w:iCs/>
          <w:noProof/>
        </w:rPr>
        <w:t>D</w:t>
      </w:r>
      <w:r w:rsidR="00475EDA">
        <w:rPr>
          <w:noProof/>
        </w:rPr>
        <w:t xml:space="preserve"> and a more robust alterantive see De Schryver et al., 2018)</w:t>
      </w:r>
      <w:r w:rsidR="00982F6A">
        <w:fldChar w:fldCharType="end"/>
      </w:r>
      <w:r w:rsidR="00F80EE3">
        <w:t xml:space="preserve"> to quantify the IRAP effect: the relative speed at which participants emit one pattern of relational responses relative to the other. This </w:t>
      </w:r>
      <w:r w:rsidR="00D2188C">
        <w:t>effect is sometimes used as a metric of (relational) implicit attitudes or beliefs and at other times is used in the study of the dynamics of relational responding</w:t>
      </w:r>
      <w:r w:rsidR="00DF0C5A">
        <w:t xml:space="preserve">. </w:t>
      </w:r>
    </w:p>
    <w:p w14:paraId="5C1A794E" w14:textId="651147EE" w:rsidR="00C842F7" w:rsidRDefault="00000000" w:rsidP="00D77465">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concluded that </w:t>
      </w:r>
      <w:r w:rsidR="007F3475">
        <w:t xml:space="preserve">the IRAP </w:t>
      </w:r>
      <w:r w:rsidR="000D2430" w:rsidRPr="00034410">
        <w:t xml:space="preserve">possesses good </w:t>
      </w:r>
      <w:r w:rsidR="007F3475">
        <w:t xml:space="preserve">clinical </w:t>
      </w:r>
      <w:r w:rsidR="000D2430" w:rsidRPr="00034410">
        <w:t xml:space="preserve">criterion validity </w:t>
      </w:r>
      <w:r w:rsidRPr="00034410">
        <w:t xml:space="preserve">and that </w:t>
      </w:r>
      <w:r w:rsidR="007F3475">
        <w:t xml:space="preserve">results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w:t>
      </w:r>
      <w:r w:rsidR="0038777F">
        <w:t xml:space="preserve"> followed by a meta-analysis</w:t>
      </w:r>
      <w:r w:rsidR="008513BA" w:rsidRPr="00034410">
        <w:t>, th</w:t>
      </w:r>
      <w:r w:rsidR="00702047">
        <w:t>ose</w:t>
      </w:r>
      <w:r w:rsidR="008513BA" w:rsidRPr="00034410">
        <w:t xml:space="preserve"> </w:t>
      </w:r>
      <w:r w:rsidR="008513BA" w:rsidRPr="00034410">
        <w:lastRenderedPageBreak/>
        <w:t xml:space="preserve">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EAC7E0C" w14:textId="77777777" w:rsidR="001537F8" w:rsidRPr="00034410" w:rsidRDefault="00000000" w:rsidP="00D77465">
      <w:pPr>
        <w:pStyle w:val="Heading2"/>
      </w:pPr>
      <w:r w:rsidRPr="00034410">
        <w:t xml:space="preserve">Rationale for </w:t>
      </w:r>
      <w:r w:rsidR="00223420" w:rsidRPr="00034410">
        <w:t>verification</w:t>
      </w:r>
    </w:p>
    <w:p w14:paraId="3A6C94F6" w14:textId="77777777" w:rsidR="00C9290D" w:rsidRPr="00034410" w:rsidRDefault="00000000" w:rsidP="00D77465">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729B6BEB" w14:textId="40309231" w:rsidR="00167923" w:rsidRPr="00DD4379" w:rsidRDefault="00000000" w:rsidP="00D77465">
      <w:r w:rsidRPr="00034410">
        <w:lastRenderedPageBreak/>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w:t>
      </w:r>
      <w:r w:rsidR="00D77465">
        <w:t>August</w:t>
      </w:r>
      <w:r w:rsidR="00612B35" w:rsidRPr="00034410">
        <w:t xml:space="preserve"> 2024</w:t>
      </w:r>
      <w:r w:rsidR="000954F4" w:rsidRPr="00034410">
        <w:t>,</w:t>
      </w:r>
      <w:r w:rsidR="00A22623" w:rsidRPr="00034410">
        <w:t xml:space="preserve"> it has been cited </w:t>
      </w:r>
      <w:r w:rsidR="00D17707" w:rsidRPr="00034410">
        <w:t>1</w:t>
      </w:r>
      <w:r w:rsidR="00F57646" w:rsidRPr="00034410">
        <w:t>4</w:t>
      </w:r>
      <w:r w:rsidR="00D77465">
        <w:t>7</w:t>
      </w:r>
      <w:r w:rsidR="00A22623" w:rsidRPr="00034410">
        <w:t xml:space="preserve"> times </w:t>
      </w:r>
      <w:r w:rsidR="00F57646" w:rsidRPr="00034410">
        <w:t xml:space="preserve">on Google Scholar, </w:t>
      </w:r>
      <w:r w:rsidR="00A22623" w:rsidRPr="00034410">
        <w:t xml:space="preserve">with </w:t>
      </w:r>
      <w:r w:rsidR="00E500EE">
        <w:t xml:space="preserve">many </w:t>
      </w:r>
      <w:r w:rsidR="00A22623" w:rsidRPr="00034410">
        <w:t>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w:t>
      </w:r>
      <w:r w:rsidR="00945F4B" w:rsidRPr="00DD4379">
        <w:t xml:space="preserve">reproducibility, </w:t>
      </w:r>
      <w:r w:rsidR="00A22623" w:rsidRPr="00DD4379">
        <w:t xml:space="preserve">it is therefore </w:t>
      </w:r>
      <w:r w:rsidR="00842324" w:rsidRPr="00DD4379">
        <w:t>useful</w:t>
      </w:r>
      <w:r w:rsidR="008B007D" w:rsidRPr="00DD4379">
        <w:t xml:space="preserve"> </w:t>
      </w:r>
      <w:r w:rsidR="00842324" w:rsidRPr="00DD4379">
        <w:t xml:space="preserve">to verify </w:t>
      </w:r>
      <w:r w:rsidR="00ED5CE9" w:rsidRPr="00DD4379">
        <w:t>Vahey et al.’s (2015)</w:t>
      </w:r>
      <w:r w:rsidR="00842324" w:rsidRPr="00DD4379">
        <w:t xml:space="preserve"> results</w:t>
      </w:r>
      <w:r w:rsidR="00A22623" w:rsidRPr="00DD4379">
        <w:t xml:space="preserve">. </w:t>
      </w:r>
    </w:p>
    <w:p w14:paraId="3021EFC0" w14:textId="0C7D93F2" w:rsidR="00663892" w:rsidRPr="00DD4379" w:rsidRDefault="00663892" w:rsidP="00D77465">
      <w:r w:rsidRPr="00DD4379">
        <w:t>Third, Vahey et al. (2015) may have been modest when they reported that their results imply the IRAP compares “</w:t>
      </w:r>
      <w:proofErr w:type="spellStart"/>
      <w:r w:rsidRPr="00DD4379">
        <w:t>favorably</w:t>
      </w:r>
      <w:proofErr w:type="spellEnd"/>
      <w:r w:rsidRPr="00DD4379">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DD4379">
        <w:t xml:space="preserve"> = .46 would place it in &gt;90</w:t>
      </w:r>
      <w:r w:rsidRPr="00DD4379">
        <w:rPr>
          <w:vertAlign w:val="superscript"/>
        </w:rPr>
        <w:t>th</w:t>
      </w:r>
      <w:r w:rsidRPr="00DD4379">
        <w:t xml:space="preserve"> percentile of all meta-analytic effect sizes reported in psychology (Richard et al., 2003). Given that the IRAP is a reaction-time-based measure, which and such measures are inherently prone to noise and therefore poor reliability (as I discuss in the next section), the original result implies that the </w:t>
      </w:r>
      <w:r w:rsidRPr="00DD4379">
        <w:lastRenderedPageBreak/>
        <w:t xml:space="preserve">IRAP is a truly remarkable measure to be able to correlate so highly with a range of clinical criterion measures. </w:t>
      </w:r>
      <w:proofErr w:type="gramStart"/>
      <w:r w:rsidRPr="00DD4379">
        <w:t>Or,</w:t>
      </w:r>
      <w:proofErr w:type="gramEnd"/>
      <w:r w:rsidRPr="00DD4379">
        <w:t xml:space="preserve"> something is amiss with </w:t>
      </w:r>
      <w:r w:rsidR="00F94C14">
        <w:t xml:space="preserve">the results reported in </w:t>
      </w:r>
      <w:r w:rsidRPr="00DD4379">
        <w:t>Vahey et al. (2015).</w:t>
      </w:r>
    </w:p>
    <w:p w14:paraId="20F75405" w14:textId="77777777" w:rsidR="00663892" w:rsidRPr="006E5A7A" w:rsidRDefault="00663892" w:rsidP="00D77465">
      <w:r w:rsidRPr="00DD4379">
        <w:t xml:space="preserve">Fourth, in light of estimates of the IRAP’s low reliability </w:t>
      </w:r>
      <w:r w:rsidRPr="00DD4379">
        <w:fldChar w:fldCharType="begin"/>
      </w:r>
      <w:r w:rsidRPr="00DD4379">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D4379">
        <w:fldChar w:fldCharType="separate"/>
      </w:r>
      <w:r w:rsidRPr="00DD4379">
        <w:rPr>
          <w:noProof/>
        </w:rPr>
        <w:t>(Hussey &amp; Drake, 2020)</w:t>
      </w:r>
      <w:r w:rsidRPr="00DD4379">
        <w:fldChar w:fldCharType="end"/>
      </w:r>
      <w:r w:rsidRPr="00DD4379">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DD4379">
        <w:t xml:space="preserve"> = .45 is implausibly large. According to classical test theory, a measure's reliability refers to the proportion of the variance that is caused by the construct rather than noise </w:t>
      </w:r>
      <w:r w:rsidRPr="00DD4379">
        <w:fldChar w:fldCharType="begin"/>
      </w:r>
      <w:r w:rsidRPr="00DD4379">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DD4379">
        <w:fldChar w:fldCharType="separate"/>
      </w:r>
      <w:r w:rsidRPr="00DD4379">
        <w:rPr>
          <w:noProof/>
        </w:rPr>
        <w:t>(Allen &amp; Yen, 2002, p.73)</w:t>
      </w:r>
      <w:r w:rsidRPr="00DD4379">
        <w:fldChar w:fldCharType="end"/>
      </w:r>
      <w:r w:rsidRPr="00DD4379">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DD4379">
        <w:t xml:space="preserve"> and </w:t>
      </w:r>
      <m:oMath>
        <m:r>
          <w:rPr>
            <w:rFonts w:ascii="Cambria Math" w:hAnsi="Cambria Math"/>
          </w:rPr>
          <m:t>y</m:t>
        </m:r>
      </m:oMath>
      <w:r w:rsidRPr="00DD4379">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DD4379">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reliability of both measures (</w:t>
      </w:r>
      <w:r w:rsidRPr="006E5A7A">
        <w:t xml:space="preserve">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6E5A7A">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6E5A7A">
        <w:t xml:space="preserve">). This can be quantified via </w:t>
      </w:r>
      <w:r w:rsidRPr="006E5A7A">
        <w:rPr>
          <w:lang w:val="en-US"/>
        </w:rPr>
        <w:t xml:space="preserve">the Attenuation Formula derived from classical test theory </w:t>
      </w:r>
      <w:r w:rsidRPr="006E5A7A">
        <w:fldChar w:fldCharType="begin"/>
      </w:r>
      <w:r w:rsidRPr="006E5A7A">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6E5A7A">
        <w:fldChar w:fldCharType="separate"/>
      </w:r>
      <w:r w:rsidRPr="006E5A7A">
        <w:rPr>
          <w:noProof/>
        </w:rPr>
        <w:t>(Revelle, 2009, equation 7.3)</w:t>
      </w:r>
      <w:r w:rsidRPr="006E5A7A">
        <w:fldChar w:fldCharType="end"/>
      </w:r>
      <w:r w:rsidRPr="006E5A7A">
        <w:t>:</w:t>
      </w:r>
    </w:p>
    <w:p w14:paraId="4B5F114B" w14:textId="77777777" w:rsidR="00663892" w:rsidRPr="006E5A7A" w:rsidRDefault="00663892" w:rsidP="00D77465"/>
    <w:p w14:paraId="19273D0B" w14:textId="77777777" w:rsidR="00663892" w:rsidRPr="006E5A7A" w:rsidRDefault="00000000" w:rsidP="00D77465">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eqArr>
        </m:oMath>
      </m:oMathPara>
    </w:p>
    <w:p w14:paraId="115D9DD3" w14:textId="77777777" w:rsidR="00663892" w:rsidRPr="006E5A7A" w:rsidRDefault="00663892" w:rsidP="00D77465"/>
    <w:p w14:paraId="4F7C5E6D" w14:textId="77777777" w:rsidR="00663892" w:rsidRPr="00DD4379" w:rsidRDefault="00663892" w:rsidP="00D77465">
      <w:r w:rsidRPr="006E5A7A">
        <w:t>Two of the variables in Equation 1 already have empirical estimates. First, Vahey</w:t>
      </w:r>
      <w:r w:rsidRPr="00DD4379">
        <w:t xml:space="preserve"> et al.'s (2015) estimate of the observed correlation between the IRAP and criterion variables was</w:t>
      </w:r>
      <w:r w:rsidRPr="00DD4379">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DD4379">
        <w:t xml:space="preserve"> = .27) and test-</w:t>
      </w:r>
      <w:r w:rsidRPr="00DD4379">
        <w:lastRenderedPageBreak/>
        <w:t>retest (ICC</w:t>
      </w:r>
      <w:r w:rsidRPr="00DD4379">
        <w:rPr>
          <w:vertAlign w:val="subscript"/>
        </w:rPr>
        <w:t>2</w:t>
      </w:r>
      <w:r w:rsidRPr="00DD4379">
        <w:t xml:space="preserve"> = .18) are extremely low </w:t>
      </w:r>
      <w:r w:rsidRPr="00DD4379">
        <w:fldChar w:fldCharType="begin"/>
      </w:r>
      <w:r w:rsidRPr="00DD4379">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DD4379">
        <w:fldChar w:fldCharType="separate"/>
      </w:r>
      <w:r w:rsidRPr="00DD4379">
        <w:rPr>
          <w:noProof/>
        </w:rPr>
        <w:t>(Hussey &amp; Drake, 2020)</w:t>
      </w:r>
      <w:r w:rsidRPr="00DD4379">
        <w:fldChar w:fldCharType="end"/>
      </w:r>
      <w:r w:rsidRPr="00DD4379">
        <w:t>.</w:t>
      </w:r>
      <w:r w:rsidRPr="00D77465">
        <w:rPr>
          <w:rStyle w:val="FootnoteReference"/>
        </w:rPr>
        <w:footnoteReference w:id="1"/>
      </w:r>
      <w:r w:rsidRPr="00DD4379">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w:t>
      </w:r>
      <w:proofErr w:type="gramStart"/>
      <w:r w:rsidRPr="00DD4379">
        <w:t>Both of these</w:t>
      </w:r>
      <w:proofErr w:type="gramEnd"/>
      <w:r w:rsidRPr="00DD4379">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0.90). T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04 or 1.27 respectively). </w:t>
      </w:r>
    </w:p>
    <w:p w14:paraId="2AB7AB4F" w14:textId="0BEFBB89" w:rsidR="00663892" w:rsidRPr="00DD4379" w:rsidRDefault="00663892" w:rsidP="00D77465">
      <w:r w:rsidRPr="00DD4379">
        <w:t xml:space="preserve">Given that these estimates range between highly implausible and impossible, something appears to be amiss. Either Vahey et al.’ s (2015) estimate of average criterion associations is somewhere between highly implausible and mathematically impossible given the IRAP's reliability (i.e., assuming Hussey &amp; Drake 2020 are right about the IRAP’s reliability), or Hussey &amp; Drake's (2020) estimates of the IRAP's average reliability is implausibly low given the IRAP's high criterion validity (i.e., assuming Vahey et al., 2015, are right about the IRAP’s criterion validity). Ultimately it will be up to the research </w:t>
      </w:r>
      <w:r w:rsidRPr="00DD4379">
        <w:lastRenderedPageBreak/>
        <w:t xml:space="preserve">community to determine whether </w:t>
      </w:r>
      <w:r w:rsidR="00C3403D">
        <w:t>the</w:t>
      </w:r>
      <w:r w:rsidRPr="00DD4379">
        <w:t xml:space="preserve"> analyses in Hussey &amp; Drake (2020) are sound</w:t>
      </w:r>
      <w:r w:rsidR="004D761B">
        <w:t xml:space="preserve">. </w:t>
      </w:r>
      <w:r w:rsidR="004D761B" w:rsidRPr="00053DFD">
        <w:rPr>
          <w:highlight w:val="yellow"/>
        </w:rPr>
        <w:t>[BLINDED FOR PEER REVIEW]</w:t>
      </w:r>
    </w:p>
    <w:p w14:paraId="6333CFFC" w14:textId="77777777" w:rsidR="00663892" w:rsidRPr="00DD4379" w:rsidRDefault="00663892" w:rsidP="00D77465">
      <w:pPr>
        <w:pStyle w:val="Heading1"/>
      </w:pPr>
      <w:r w:rsidRPr="00DD4379">
        <w:t>Method &amp; Results</w:t>
      </w:r>
    </w:p>
    <w:p w14:paraId="1957DD92" w14:textId="4FF51426" w:rsidR="00663892" w:rsidRPr="00DD4379" w:rsidRDefault="00663892" w:rsidP="00053DFD">
      <w:r w:rsidRPr="00DD4379">
        <w:t xml:space="preserve">Vahey et al. (2015) reported the steps in their analyses in the conventional order: they identified effect sizes in the original article, applied inclusion and exclusion criteria, extracted them, converted them to Pearson’s </w:t>
      </w:r>
      <w:r w:rsidRPr="00DD4379">
        <w:rPr>
          <w:i/>
          <w:iCs/>
        </w:rPr>
        <w:t>r</w:t>
      </w:r>
      <w:r w:rsidRPr="00DD4379">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5ADBFA83" w14:textId="77777777" w:rsidR="00663892" w:rsidRPr="00DD4379" w:rsidRDefault="00663892" w:rsidP="00E0687A">
      <w:pPr>
        <w:pStyle w:val="Heading2"/>
      </w:pPr>
      <w:r w:rsidRPr="00DD4379">
        <w:t>Transparency statement</w:t>
      </w:r>
    </w:p>
    <w:p w14:paraId="6BFE2C37" w14:textId="258C0BB4" w:rsidR="000967B0" w:rsidRDefault="00663892" w:rsidP="00E0687A">
      <w:pPr>
        <w:sectPr w:rsidR="000967B0" w:rsidSect="00D77465">
          <w:type w:val="continuous"/>
          <w:pgSz w:w="11900" w:h="16840"/>
          <w:pgMar w:top="1440" w:right="1440" w:bottom="1440" w:left="1440" w:header="709" w:footer="709" w:gutter="0"/>
          <w:cols w:space="340"/>
          <w:docGrid w:linePitch="360"/>
          <w15:footnoteColumns w:val="1"/>
        </w:sectPr>
      </w:pPr>
      <w:r w:rsidRPr="00DD4379">
        <w:t xml:space="preserve">All data, code, and formulae (e.g., to convert effect sizes) to reproduce the verification and extension analyses can be found in the supplementary materials (see </w:t>
      </w:r>
      <w:r w:rsidR="00053DFD" w:rsidRPr="00053DFD">
        <w:rPr>
          <w:highlight w:val="yellow"/>
        </w:rPr>
        <w:t>https://osf.io/jg8td/?view_only=b1ff22e706ac43188604bb5d08098925</w:t>
      </w:r>
      <w:r w:rsidRPr="00DD4379">
        <w:t>). In the process of conducting this verification attempt, I contacted the corresponding</w:t>
      </w:r>
      <w:r w:rsidRPr="00034410">
        <w:t xml:space="preserve"> </w:t>
      </w:r>
      <w:r w:rsidR="00E0687A" w:rsidRPr="00034410">
        <w:t xml:space="preserve">author of Vahey et al. (2015) and requested that they share their code or further details of their analytic approach, who declined. In July 2019, I shared a copy of an earlier version of these verification attempts with the corresponding author, including code, data, and a set of slides outlining my concerns about the credibility of their findings. </w:t>
      </w:r>
      <w:r w:rsidR="00E0687A">
        <w:t xml:space="preserve">In </w:t>
      </w:r>
      <w:proofErr w:type="gramStart"/>
      <w:r w:rsidR="00E0687A">
        <w:t>August 2024</w:t>
      </w:r>
      <w:proofErr w:type="gramEnd"/>
      <w:r w:rsidR="00E0687A">
        <w:t xml:space="preserve"> I sent them a copy of this manuscript and its materials and invited them to comment on the accuracy of the claims presented here, but they declined.</w:t>
      </w:r>
      <w:r w:rsidR="00E0687A" w:rsidRPr="00034410">
        <w:t xml:space="preserve"> No corrections of Vahey et al. (2015) have been issued at the time of writing (July 2024), and to the best of my knowledge, the authors of Vahey et al. (2015) have made no public statements about these concerns about the credibility of the</w:t>
      </w:r>
      <w:r w:rsidR="00E0687A">
        <w:t xml:space="preserve">ir article’s claims. Multiple </w:t>
      </w:r>
      <w:r w:rsidR="00E0687A" w:rsidRPr="00034410">
        <w:t xml:space="preserve">years after I initially raised these concerns, the senior author of </w:t>
      </w:r>
      <w:r w:rsidR="00E0687A" w:rsidRPr="00034410">
        <w:lastRenderedPageBreak/>
        <w:t xml:space="preserve">Vahey et al. (2015) has continued to cite the article </w:t>
      </w:r>
      <w:proofErr w:type="spellStart"/>
      <w:r w:rsidR="00E0687A" w:rsidRPr="00034410">
        <w:t>favorably</w:t>
      </w:r>
      <w:proofErr w:type="spellEnd"/>
      <w:r w:rsidR="00E0687A" w:rsidRPr="00034410">
        <w:t xml:space="preserve"> as evidence for the IRAP's validity </w:t>
      </w:r>
      <w:r w:rsidR="00E0687A" w:rsidRPr="00034410">
        <w:fldChar w:fldCharType="begin"/>
      </w:r>
      <w:r w:rsidR="00E0687A">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E0687A" w:rsidRPr="00034410">
        <w:fldChar w:fldCharType="separate"/>
      </w:r>
      <w:r w:rsidR="00E0687A">
        <w:rPr>
          <w:noProof/>
        </w:rPr>
        <w:t>(e.g., in Barnes-Holmes &amp; Harte, 2022a, 2022b)</w:t>
      </w:r>
      <w:r w:rsidR="00E0687A" w:rsidRPr="00034410">
        <w:fldChar w:fldCharType="end"/>
      </w:r>
      <w:r w:rsidR="00E0687A" w:rsidRPr="00034410">
        <w:t>.</w:t>
      </w:r>
    </w:p>
    <w:p w14:paraId="71164B1A" w14:textId="77777777" w:rsidR="00053DFD" w:rsidRDefault="00053DFD">
      <w:pPr>
        <w:spacing w:line="240" w:lineRule="auto"/>
        <w:ind w:firstLine="0"/>
        <w:rPr>
          <w:b/>
          <w:bCs/>
        </w:rPr>
      </w:pPr>
      <w:r>
        <w:rPr>
          <w:b/>
          <w:bCs/>
        </w:rPr>
        <w:br w:type="page"/>
      </w:r>
    </w:p>
    <w:p w14:paraId="5FC7122C" w14:textId="08A9B1CA" w:rsidR="000967B0" w:rsidRPr="00E0687A" w:rsidRDefault="00000000" w:rsidP="00E0687A">
      <w:pPr>
        <w:ind w:firstLine="0"/>
        <w:rPr>
          <w:b/>
          <w:bCs/>
        </w:rPr>
      </w:pPr>
      <w:r w:rsidRPr="00EE79F9">
        <w:rPr>
          <w:b/>
          <w:bCs/>
        </w:rPr>
        <w:lastRenderedPageBreak/>
        <w:t xml:space="preserve">Table 1. </w:t>
      </w:r>
      <w:r w:rsidRPr="004C1702">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A6907"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1D3517" w:rsidRDefault="00A30DBD" w:rsidP="00D77465">
            <w:pPr>
              <w:pStyle w:val="table"/>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1D3517" w:rsidRDefault="00A30DBD" w:rsidP="00D77465">
            <w:pPr>
              <w:pStyle w:val="table"/>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1D3517" w:rsidRDefault="00A30DBD" w:rsidP="00D77465">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77777777" w:rsidR="00A30DBD" w:rsidRPr="001D3517" w:rsidRDefault="00000000" w:rsidP="00D77465">
            <w:pPr>
              <w:pStyle w:val="table"/>
            </w:pPr>
            <w:r w:rsidRPr="001D3517">
              <w:t xml:space="preserve">Vahey et al. (2015) </w:t>
            </w:r>
          </w:p>
        </w:tc>
        <w:tc>
          <w:tcPr>
            <w:tcW w:w="900" w:type="dxa"/>
            <w:tcBorders>
              <w:bottom w:val="single" w:sz="4" w:space="0" w:color="auto"/>
            </w:tcBorders>
            <w:vAlign w:val="center"/>
          </w:tcPr>
          <w:p w14:paraId="43BE2935" w14:textId="77777777" w:rsidR="00A30DBD" w:rsidRPr="001D3517" w:rsidRDefault="00000000" w:rsidP="00D77465">
            <w:pPr>
              <w:pStyle w:val="table"/>
            </w:pPr>
            <w:r w:rsidRPr="001D3517">
              <w:t>Verified</w:t>
            </w:r>
          </w:p>
        </w:tc>
        <w:tc>
          <w:tcPr>
            <w:tcW w:w="1530" w:type="dxa"/>
            <w:gridSpan w:val="2"/>
            <w:tcBorders>
              <w:bottom w:val="single" w:sz="4" w:space="0" w:color="auto"/>
            </w:tcBorders>
            <w:vAlign w:val="center"/>
          </w:tcPr>
          <w:p w14:paraId="713FA381" w14:textId="77777777" w:rsidR="00A30DBD" w:rsidRPr="001D3517" w:rsidRDefault="00000000" w:rsidP="00D77465">
            <w:pPr>
              <w:pStyle w:val="table"/>
            </w:pPr>
            <w:r w:rsidRPr="001D3517">
              <w:t>New meta-analysis</w:t>
            </w:r>
          </w:p>
        </w:tc>
      </w:tr>
      <w:tr w:rsidR="00AA6907"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1D3517" w:rsidRDefault="00000000" w:rsidP="00D77465">
            <w:pPr>
              <w:pStyle w:val="table"/>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1D3517" w:rsidRDefault="00000000" w:rsidP="00D77465">
            <w:pPr>
              <w:pStyle w:val="table"/>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1D3517" w:rsidRDefault="00000000" w:rsidP="00D77465">
            <w:pPr>
              <w:pStyle w:val="table"/>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1D3517" w:rsidRDefault="00000000" w:rsidP="00D77465">
            <w:pPr>
              <w:pStyle w:val="table"/>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50F8A0A4" w14:textId="77777777" w:rsidR="00A30DBD" w:rsidRPr="001D3517" w:rsidRDefault="00000000" w:rsidP="00D77465">
            <w:pPr>
              <w:pStyle w:val="table"/>
            </w:pPr>
            <w:r w:rsidRPr="001D3517">
              <w:t>N</w:t>
            </w:r>
          </w:p>
        </w:tc>
        <w:tc>
          <w:tcPr>
            <w:tcW w:w="900" w:type="dxa"/>
            <w:tcBorders>
              <w:top w:val="single" w:sz="4" w:space="0" w:color="auto"/>
              <w:bottom w:val="single" w:sz="4" w:space="0" w:color="auto"/>
            </w:tcBorders>
            <w:vAlign w:val="center"/>
          </w:tcPr>
          <w:p w14:paraId="6D378C4A" w14:textId="77777777" w:rsidR="00A30DBD" w:rsidRPr="001D3517" w:rsidRDefault="00000000" w:rsidP="00D77465">
            <w:pPr>
              <w:pStyle w:val="table"/>
            </w:pPr>
            <w:r w:rsidRPr="001D3517">
              <w:t>N</w:t>
            </w:r>
          </w:p>
        </w:tc>
        <w:tc>
          <w:tcPr>
            <w:tcW w:w="630" w:type="dxa"/>
            <w:tcBorders>
              <w:top w:val="single" w:sz="4" w:space="0" w:color="auto"/>
              <w:bottom w:val="single" w:sz="4" w:space="0" w:color="auto"/>
            </w:tcBorders>
            <w:vAlign w:val="center"/>
          </w:tcPr>
          <w:p w14:paraId="070DF57D" w14:textId="77777777" w:rsidR="00A30DBD" w:rsidRPr="001D3517" w:rsidRDefault="00000000" w:rsidP="00D77465">
            <w:pPr>
              <w:pStyle w:val="table"/>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D8F609A" w14:textId="77777777" w:rsidR="00A30DBD" w:rsidRPr="001D3517" w:rsidRDefault="00000000" w:rsidP="00D77465">
            <w:pPr>
              <w:pStyle w:val="table"/>
            </w:pPr>
            <w:r w:rsidRPr="001D3517">
              <w:t>N</w:t>
            </w:r>
          </w:p>
        </w:tc>
      </w:tr>
      <w:tr w:rsidR="00AA6907"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D85791" w:rsidRDefault="00000000" w:rsidP="00D77465">
            <w:pPr>
              <w:pStyle w:val="table"/>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D85791" w:rsidRDefault="00000000" w:rsidP="00D77465">
            <w:pPr>
              <w:pStyle w:val="table"/>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D85791" w:rsidRDefault="00000000" w:rsidP="00D77465">
            <w:pPr>
              <w:pStyle w:val="table"/>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D85791" w:rsidRDefault="00000000" w:rsidP="00D77465">
            <w:pPr>
              <w:pStyle w:val="table"/>
            </w:pPr>
            <w:r w:rsidRPr="00D85791">
              <w:t>0.45</w:t>
            </w:r>
          </w:p>
        </w:tc>
        <w:tc>
          <w:tcPr>
            <w:tcW w:w="950" w:type="dxa"/>
            <w:tcBorders>
              <w:top w:val="single" w:sz="4" w:space="0" w:color="auto"/>
            </w:tcBorders>
            <w:vAlign w:val="center"/>
          </w:tcPr>
          <w:p w14:paraId="2A2345E8" w14:textId="77777777" w:rsidR="00A30DBD" w:rsidRPr="00D85791" w:rsidRDefault="00000000" w:rsidP="00D77465">
            <w:pPr>
              <w:pStyle w:val="table"/>
            </w:pPr>
            <w:r w:rsidRPr="00D85791">
              <w:t>29</w:t>
            </w:r>
          </w:p>
        </w:tc>
        <w:tc>
          <w:tcPr>
            <w:tcW w:w="900" w:type="dxa"/>
            <w:tcBorders>
              <w:top w:val="single" w:sz="4" w:space="0" w:color="auto"/>
            </w:tcBorders>
            <w:vAlign w:val="center"/>
          </w:tcPr>
          <w:p w14:paraId="263D9BB7" w14:textId="77777777" w:rsidR="00A30DBD" w:rsidRPr="00D85791" w:rsidRDefault="00000000" w:rsidP="00D77465">
            <w:pPr>
              <w:pStyle w:val="table"/>
            </w:pPr>
            <w:r w:rsidRPr="00D85791">
              <w:t>29</w:t>
            </w:r>
          </w:p>
        </w:tc>
        <w:tc>
          <w:tcPr>
            <w:tcW w:w="630" w:type="dxa"/>
            <w:tcBorders>
              <w:top w:val="single" w:sz="4" w:space="0" w:color="auto"/>
            </w:tcBorders>
            <w:vAlign w:val="center"/>
          </w:tcPr>
          <w:p w14:paraId="248B8B6E" w14:textId="77777777" w:rsidR="00A30DBD" w:rsidRPr="00D85791" w:rsidRDefault="00000000" w:rsidP="00D77465">
            <w:pPr>
              <w:pStyle w:val="table"/>
            </w:pPr>
            <w:r w:rsidRPr="00500B88">
              <w:t>.22</w:t>
            </w:r>
          </w:p>
        </w:tc>
        <w:tc>
          <w:tcPr>
            <w:tcW w:w="900" w:type="dxa"/>
            <w:tcBorders>
              <w:top w:val="single" w:sz="4" w:space="0" w:color="auto"/>
            </w:tcBorders>
            <w:vAlign w:val="center"/>
          </w:tcPr>
          <w:p w14:paraId="1870CD89" w14:textId="77777777" w:rsidR="00A30DBD" w:rsidRPr="00D85791" w:rsidRDefault="00000000" w:rsidP="00D77465">
            <w:pPr>
              <w:pStyle w:val="table"/>
            </w:pPr>
            <w:r w:rsidRPr="00500B88">
              <w:t>126</w:t>
            </w:r>
          </w:p>
        </w:tc>
      </w:tr>
      <w:tr w:rsidR="00AA6907"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D85791" w:rsidRDefault="00000000" w:rsidP="00D77465">
            <w:pPr>
              <w:pStyle w:val="table"/>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D85791" w:rsidRDefault="00000000" w:rsidP="00D77465">
            <w:pPr>
              <w:pStyle w:val="table"/>
            </w:pPr>
            <w:r w:rsidRPr="00D85791">
              <w:t>One</w:t>
            </w:r>
          </w:p>
        </w:tc>
        <w:tc>
          <w:tcPr>
            <w:tcW w:w="1871" w:type="dxa"/>
            <w:shd w:val="clear" w:color="auto" w:fill="auto"/>
            <w:tcMar>
              <w:top w:w="0" w:type="dxa"/>
              <w:left w:w="75" w:type="dxa"/>
              <w:bottom w:w="0" w:type="dxa"/>
              <w:right w:w="75" w:type="dxa"/>
            </w:tcMar>
            <w:vAlign w:val="center"/>
            <w:hideMark/>
          </w:tcPr>
          <w:p w14:paraId="2F3EEA45" w14:textId="77777777" w:rsidR="00A30DBD" w:rsidRPr="00D85791" w:rsidRDefault="00000000" w:rsidP="00D77465">
            <w:pPr>
              <w:pStyle w:val="table"/>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BAE28DE" w14:textId="77777777" w:rsidR="00A30DBD" w:rsidRPr="00D85791" w:rsidRDefault="00000000" w:rsidP="00D77465">
            <w:pPr>
              <w:pStyle w:val="table"/>
            </w:pPr>
            <w:r w:rsidRPr="00D85791">
              <w:t>0.40</w:t>
            </w:r>
          </w:p>
        </w:tc>
        <w:tc>
          <w:tcPr>
            <w:tcW w:w="950" w:type="dxa"/>
            <w:vAlign w:val="center"/>
          </w:tcPr>
          <w:p w14:paraId="03629149" w14:textId="77777777" w:rsidR="00A30DBD" w:rsidRPr="00D85791" w:rsidRDefault="00000000" w:rsidP="00D77465">
            <w:pPr>
              <w:pStyle w:val="table"/>
            </w:pPr>
            <w:r w:rsidRPr="00D85791">
              <w:t>37</w:t>
            </w:r>
          </w:p>
        </w:tc>
        <w:tc>
          <w:tcPr>
            <w:tcW w:w="900" w:type="dxa"/>
            <w:vAlign w:val="center"/>
          </w:tcPr>
          <w:p w14:paraId="776C5FAE" w14:textId="77777777" w:rsidR="00A30DBD" w:rsidRPr="00D85791" w:rsidRDefault="00000000" w:rsidP="00D77465">
            <w:pPr>
              <w:pStyle w:val="table"/>
            </w:pPr>
            <w:r w:rsidRPr="00D85791">
              <w:t>37</w:t>
            </w:r>
          </w:p>
        </w:tc>
        <w:tc>
          <w:tcPr>
            <w:tcW w:w="630" w:type="dxa"/>
            <w:vAlign w:val="center"/>
          </w:tcPr>
          <w:p w14:paraId="139F7EF7" w14:textId="77777777" w:rsidR="00A30DBD" w:rsidRPr="00D85791" w:rsidRDefault="00000000" w:rsidP="00D77465">
            <w:pPr>
              <w:pStyle w:val="table"/>
            </w:pPr>
            <w:r w:rsidRPr="00500B88">
              <w:t>.15</w:t>
            </w:r>
          </w:p>
        </w:tc>
        <w:tc>
          <w:tcPr>
            <w:tcW w:w="900" w:type="dxa"/>
            <w:vAlign w:val="center"/>
          </w:tcPr>
          <w:p w14:paraId="68D67AA8" w14:textId="77777777" w:rsidR="00A30DBD" w:rsidRPr="00D85791" w:rsidRDefault="00000000" w:rsidP="00D77465">
            <w:pPr>
              <w:pStyle w:val="table"/>
            </w:pPr>
            <w:r w:rsidRPr="00500B88">
              <w:t>273</w:t>
            </w:r>
          </w:p>
        </w:tc>
      </w:tr>
      <w:tr w:rsidR="00AA6907"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D85791" w:rsidRDefault="00000000" w:rsidP="00D77465">
            <w:pPr>
              <w:pStyle w:val="table"/>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D85791" w:rsidRDefault="00000000" w:rsidP="00D77465">
            <w:pPr>
              <w:pStyle w:val="table"/>
            </w:pPr>
            <w:r w:rsidRPr="00D85791">
              <w:t>Two</w:t>
            </w:r>
          </w:p>
        </w:tc>
        <w:tc>
          <w:tcPr>
            <w:tcW w:w="1871" w:type="dxa"/>
            <w:shd w:val="clear" w:color="auto" w:fill="auto"/>
            <w:tcMar>
              <w:top w:w="0" w:type="dxa"/>
              <w:left w:w="75" w:type="dxa"/>
              <w:bottom w:w="0" w:type="dxa"/>
              <w:right w:w="75" w:type="dxa"/>
            </w:tcMar>
            <w:vAlign w:val="center"/>
            <w:hideMark/>
          </w:tcPr>
          <w:p w14:paraId="5B943F6C" w14:textId="77777777" w:rsidR="00A30DBD" w:rsidRPr="00D85791" w:rsidRDefault="00000000" w:rsidP="00D77465">
            <w:pPr>
              <w:pStyle w:val="table"/>
            </w:pPr>
            <w:r w:rsidRPr="00D85791">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D85791" w:rsidRDefault="00000000" w:rsidP="00D77465">
            <w:pPr>
              <w:pStyle w:val="table"/>
            </w:pPr>
            <w:r w:rsidRPr="00D85791">
              <w:t>0.45</w:t>
            </w:r>
          </w:p>
        </w:tc>
        <w:tc>
          <w:tcPr>
            <w:tcW w:w="950" w:type="dxa"/>
            <w:vAlign w:val="center"/>
          </w:tcPr>
          <w:p w14:paraId="1E47CD2C" w14:textId="77777777" w:rsidR="00A30DBD" w:rsidRPr="00D85791" w:rsidRDefault="00000000" w:rsidP="00D77465">
            <w:pPr>
              <w:pStyle w:val="table"/>
            </w:pPr>
            <w:r w:rsidRPr="00D85791">
              <w:t>36</w:t>
            </w:r>
          </w:p>
        </w:tc>
        <w:tc>
          <w:tcPr>
            <w:tcW w:w="900" w:type="dxa"/>
            <w:vAlign w:val="center"/>
          </w:tcPr>
          <w:p w14:paraId="4396D65E" w14:textId="77777777" w:rsidR="00A30DBD" w:rsidRPr="00D85791" w:rsidRDefault="00000000" w:rsidP="00D77465">
            <w:pPr>
              <w:pStyle w:val="table"/>
            </w:pPr>
            <w:r w:rsidRPr="00D85791">
              <w:t>36</w:t>
            </w:r>
          </w:p>
        </w:tc>
        <w:tc>
          <w:tcPr>
            <w:tcW w:w="630" w:type="dxa"/>
            <w:vAlign w:val="center"/>
          </w:tcPr>
          <w:p w14:paraId="0CAAB5A2" w14:textId="77777777" w:rsidR="00A30DBD" w:rsidRPr="00D85791" w:rsidRDefault="00000000" w:rsidP="00D77465">
            <w:pPr>
              <w:pStyle w:val="table"/>
            </w:pPr>
            <w:r w:rsidRPr="00500B88">
              <w:t>.22</w:t>
            </w:r>
          </w:p>
        </w:tc>
        <w:tc>
          <w:tcPr>
            <w:tcW w:w="900" w:type="dxa"/>
            <w:vAlign w:val="center"/>
          </w:tcPr>
          <w:p w14:paraId="0C06C765" w14:textId="77777777" w:rsidR="00A30DBD" w:rsidRPr="00D85791" w:rsidRDefault="00000000" w:rsidP="00D77465">
            <w:pPr>
              <w:pStyle w:val="table"/>
            </w:pPr>
            <w:r w:rsidRPr="00500B88">
              <w:t>160</w:t>
            </w:r>
          </w:p>
        </w:tc>
      </w:tr>
      <w:tr w:rsidR="00AA6907"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D85791" w:rsidRDefault="00000000" w:rsidP="00D77465">
            <w:pPr>
              <w:pStyle w:val="table"/>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D85791" w:rsidRDefault="00000000" w:rsidP="00D77465">
            <w:pPr>
              <w:pStyle w:val="table"/>
            </w:pPr>
            <w:r w:rsidRPr="00D85791">
              <w:t>Two</w:t>
            </w:r>
          </w:p>
        </w:tc>
        <w:tc>
          <w:tcPr>
            <w:tcW w:w="1871" w:type="dxa"/>
            <w:shd w:val="clear" w:color="auto" w:fill="auto"/>
            <w:tcMar>
              <w:top w:w="0" w:type="dxa"/>
              <w:left w:w="75" w:type="dxa"/>
              <w:bottom w:w="0" w:type="dxa"/>
              <w:right w:w="75" w:type="dxa"/>
            </w:tcMar>
            <w:vAlign w:val="center"/>
            <w:hideMark/>
          </w:tcPr>
          <w:p w14:paraId="46D97CAF" w14:textId="77777777" w:rsidR="00A30DBD" w:rsidRPr="00D85791" w:rsidRDefault="00000000" w:rsidP="00D77465">
            <w:pPr>
              <w:pStyle w:val="table"/>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2091312C" w14:textId="77777777" w:rsidR="00A30DBD" w:rsidRPr="00D85791" w:rsidRDefault="00000000" w:rsidP="00D77465">
            <w:pPr>
              <w:pStyle w:val="table"/>
            </w:pPr>
            <w:r w:rsidRPr="00D85791">
              <w:t>0.40</w:t>
            </w:r>
          </w:p>
        </w:tc>
        <w:tc>
          <w:tcPr>
            <w:tcW w:w="950" w:type="dxa"/>
            <w:vAlign w:val="center"/>
          </w:tcPr>
          <w:p w14:paraId="7D183887" w14:textId="77777777" w:rsidR="00A30DBD" w:rsidRDefault="00000000" w:rsidP="00D77465">
            <w:pPr>
              <w:pStyle w:val="table"/>
            </w:pPr>
            <w:r>
              <w:t>-</w:t>
            </w:r>
          </w:p>
        </w:tc>
        <w:tc>
          <w:tcPr>
            <w:tcW w:w="900" w:type="dxa"/>
            <w:vAlign w:val="center"/>
          </w:tcPr>
          <w:p w14:paraId="253D8131" w14:textId="77777777" w:rsidR="00A30DBD" w:rsidRDefault="00000000" w:rsidP="00D77465">
            <w:pPr>
              <w:pStyle w:val="table"/>
            </w:pPr>
            <w:r w:rsidRPr="00D85791">
              <w:t>46</w:t>
            </w:r>
          </w:p>
        </w:tc>
        <w:tc>
          <w:tcPr>
            <w:tcW w:w="630" w:type="dxa"/>
            <w:vAlign w:val="center"/>
          </w:tcPr>
          <w:p w14:paraId="4391E8BA" w14:textId="77777777" w:rsidR="00A30DBD" w:rsidRPr="00D85791" w:rsidRDefault="00000000" w:rsidP="00D77465">
            <w:pPr>
              <w:pStyle w:val="table"/>
            </w:pPr>
            <w:r w:rsidRPr="00500B88">
              <w:t>.15</w:t>
            </w:r>
          </w:p>
        </w:tc>
        <w:tc>
          <w:tcPr>
            <w:tcW w:w="900" w:type="dxa"/>
            <w:vAlign w:val="center"/>
          </w:tcPr>
          <w:p w14:paraId="4F99FCB0" w14:textId="77777777" w:rsidR="00A30DBD" w:rsidRPr="00D85791" w:rsidRDefault="00000000" w:rsidP="00D77465">
            <w:pPr>
              <w:pStyle w:val="table"/>
            </w:pPr>
            <w:r w:rsidRPr="00500B88">
              <w:t>346</w:t>
            </w:r>
          </w:p>
        </w:tc>
      </w:tr>
      <w:tr w:rsidR="00AA6907"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D85791" w:rsidRDefault="00000000" w:rsidP="00D77465">
            <w:pPr>
              <w:pStyle w:val="table"/>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B0C8DE0" w14:textId="77777777" w:rsidR="00A30DBD" w:rsidRPr="00D85791" w:rsidRDefault="00000000" w:rsidP="00D77465">
            <w:pPr>
              <w:pStyle w:val="table"/>
            </w:pPr>
            <w:r w:rsidRPr="00D85791">
              <w:t>One</w:t>
            </w:r>
          </w:p>
        </w:tc>
        <w:tc>
          <w:tcPr>
            <w:tcW w:w="1871" w:type="dxa"/>
            <w:shd w:val="clear" w:color="auto" w:fill="auto"/>
            <w:tcMar>
              <w:top w:w="0" w:type="dxa"/>
              <w:left w:w="75" w:type="dxa"/>
              <w:bottom w:w="0" w:type="dxa"/>
              <w:right w:w="75" w:type="dxa"/>
            </w:tcMar>
            <w:vAlign w:val="center"/>
            <w:hideMark/>
          </w:tcPr>
          <w:p w14:paraId="2BABB440" w14:textId="77777777" w:rsidR="00A30DBD" w:rsidRPr="00D85791" w:rsidRDefault="00000000" w:rsidP="00D77465">
            <w:pPr>
              <w:pStyle w:val="table"/>
            </w:pPr>
            <w:r w:rsidRPr="00D85791">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D85791" w:rsidRDefault="00000000" w:rsidP="00D77465">
            <w:pPr>
              <w:pStyle w:val="table"/>
            </w:pPr>
            <w:r w:rsidRPr="00D85791">
              <w:t>1.01</w:t>
            </w:r>
          </w:p>
        </w:tc>
        <w:tc>
          <w:tcPr>
            <w:tcW w:w="950" w:type="dxa"/>
            <w:vAlign w:val="center"/>
          </w:tcPr>
          <w:p w14:paraId="1EBD7B88" w14:textId="77777777" w:rsidR="00A30DBD" w:rsidRPr="00D85791" w:rsidRDefault="00000000" w:rsidP="00D77465">
            <w:pPr>
              <w:pStyle w:val="table"/>
            </w:pPr>
            <w:r w:rsidRPr="00D85791">
              <w:t>26</w:t>
            </w:r>
          </w:p>
        </w:tc>
        <w:tc>
          <w:tcPr>
            <w:tcW w:w="900" w:type="dxa"/>
            <w:vAlign w:val="center"/>
          </w:tcPr>
          <w:p w14:paraId="6638DDF4" w14:textId="77777777" w:rsidR="00A30DBD" w:rsidRPr="00D85791" w:rsidRDefault="00000000" w:rsidP="00D77465">
            <w:pPr>
              <w:pStyle w:val="table"/>
            </w:pPr>
            <w:r w:rsidRPr="00D85791">
              <w:t>26</w:t>
            </w:r>
          </w:p>
        </w:tc>
        <w:tc>
          <w:tcPr>
            <w:tcW w:w="630" w:type="dxa"/>
            <w:vAlign w:val="center"/>
          </w:tcPr>
          <w:p w14:paraId="2EA7D9C5" w14:textId="77777777" w:rsidR="00A30DBD" w:rsidRPr="00D85791" w:rsidRDefault="00000000" w:rsidP="00D77465">
            <w:pPr>
              <w:pStyle w:val="table"/>
            </w:pPr>
            <w:r w:rsidRPr="00500B88">
              <w:t>.45</w:t>
            </w:r>
          </w:p>
        </w:tc>
        <w:tc>
          <w:tcPr>
            <w:tcW w:w="900" w:type="dxa"/>
            <w:vAlign w:val="center"/>
          </w:tcPr>
          <w:p w14:paraId="785A2544" w14:textId="77777777" w:rsidR="00A30DBD" w:rsidRPr="00D85791" w:rsidRDefault="00000000" w:rsidP="00D77465">
            <w:pPr>
              <w:pStyle w:val="table"/>
            </w:pPr>
            <w:r w:rsidRPr="00500B88">
              <w:t>124</w:t>
            </w:r>
          </w:p>
        </w:tc>
      </w:tr>
      <w:tr w:rsidR="00AA6907"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D85791" w:rsidRDefault="00000000" w:rsidP="00D77465">
            <w:pPr>
              <w:pStyle w:val="table"/>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206238AD" w14:textId="77777777" w:rsidR="00A30DBD" w:rsidRPr="00D85791" w:rsidRDefault="00000000" w:rsidP="00D77465">
            <w:pPr>
              <w:pStyle w:val="table"/>
            </w:pPr>
            <w:r w:rsidRPr="00D85791">
              <w:t>One</w:t>
            </w:r>
          </w:p>
        </w:tc>
        <w:tc>
          <w:tcPr>
            <w:tcW w:w="1871" w:type="dxa"/>
            <w:shd w:val="clear" w:color="auto" w:fill="auto"/>
            <w:tcMar>
              <w:top w:w="0" w:type="dxa"/>
              <w:left w:w="75" w:type="dxa"/>
              <w:bottom w:w="0" w:type="dxa"/>
              <w:right w:w="75" w:type="dxa"/>
            </w:tcMar>
            <w:vAlign w:val="center"/>
            <w:hideMark/>
          </w:tcPr>
          <w:p w14:paraId="7324FF10" w14:textId="77777777" w:rsidR="00A30DBD" w:rsidRPr="00D85791" w:rsidRDefault="00000000" w:rsidP="00D77465">
            <w:pPr>
              <w:pStyle w:val="table"/>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D5A0E2F" w14:textId="77777777" w:rsidR="00A30DBD" w:rsidRPr="00D85791" w:rsidRDefault="00000000" w:rsidP="00D77465">
            <w:pPr>
              <w:pStyle w:val="table"/>
            </w:pPr>
            <w:r w:rsidRPr="00D85791">
              <w:t>0.87</w:t>
            </w:r>
          </w:p>
        </w:tc>
        <w:tc>
          <w:tcPr>
            <w:tcW w:w="950" w:type="dxa"/>
            <w:vAlign w:val="center"/>
          </w:tcPr>
          <w:p w14:paraId="32DF0734" w14:textId="77777777" w:rsidR="00A30DBD" w:rsidRPr="00D85791" w:rsidRDefault="00000000" w:rsidP="00D77465">
            <w:pPr>
              <w:pStyle w:val="table"/>
            </w:pPr>
            <w:r w:rsidRPr="00D85791">
              <w:t>36</w:t>
            </w:r>
          </w:p>
        </w:tc>
        <w:tc>
          <w:tcPr>
            <w:tcW w:w="900" w:type="dxa"/>
            <w:vAlign w:val="center"/>
          </w:tcPr>
          <w:p w14:paraId="31241F8C" w14:textId="77777777" w:rsidR="00A30DBD" w:rsidRPr="00D85791" w:rsidRDefault="00000000" w:rsidP="00D77465">
            <w:pPr>
              <w:pStyle w:val="table"/>
            </w:pPr>
            <w:r w:rsidRPr="00D85791">
              <w:t>34</w:t>
            </w:r>
            <w:r>
              <w:t>***</w:t>
            </w:r>
          </w:p>
        </w:tc>
        <w:tc>
          <w:tcPr>
            <w:tcW w:w="630" w:type="dxa"/>
            <w:vAlign w:val="center"/>
          </w:tcPr>
          <w:p w14:paraId="51DB068A" w14:textId="77777777" w:rsidR="00A30DBD" w:rsidRDefault="00000000" w:rsidP="00D77465">
            <w:pPr>
              <w:pStyle w:val="table"/>
            </w:pPr>
            <w:r w:rsidRPr="00500B88">
              <w:t>.30</w:t>
            </w:r>
          </w:p>
        </w:tc>
        <w:tc>
          <w:tcPr>
            <w:tcW w:w="900" w:type="dxa"/>
            <w:vAlign w:val="center"/>
          </w:tcPr>
          <w:p w14:paraId="5A96BD50" w14:textId="77777777" w:rsidR="00A30DBD" w:rsidRPr="00D85791" w:rsidRDefault="00000000" w:rsidP="00D77465">
            <w:pPr>
              <w:pStyle w:val="table"/>
            </w:pPr>
            <w:r w:rsidRPr="00500B88">
              <w:t>270</w:t>
            </w:r>
          </w:p>
        </w:tc>
      </w:tr>
      <w:tr w:rsidR="00AA6907" w14:paraId="1FAF5B92" w14:textId="77777777" w:rsidTr="008905C7">
        <w:trPr>
          <w:trHeight w:val="47"/>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D85791" w:rsidRDefault="00000000" w:rsidP="00D77465">
            <w:pPr>
              <w:pStyle w:val="table"/>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D85791" w:rsidRDefault="00000000" w:rsidP="00D77465">
            <w:pPr>
              <w:pStyle w:val="table"/>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D85791" w:rsidRDefault="00000000" w:rsidP="00D77465">
            <w:pPr>
              <w:pStyle w:val="table"/>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D85791" w:rsidRDefault="00000000" w:rsidP="00D77465">
            <w:pPr>
              <w:pStyle w:val="table"/>
            </w:pPr>
            <w:r w:rsidRPr="00D85791">
              <w:t>1.01</w:t>
            </w:r>
          </w:p>
        </w:tc>
        <w:tc>
          <w:tcPr>
            <w:tcW w:w="950" w:type="dxa"/>
            <w:tcBorders>
              <w:bottom w:val="nil"/>
            </w:tcBorders>
            <w:vAlign w:val="center"/>
          </w:tcPr>
          <w:p w14:paraId="0CB3ACB4" w14:textId="77777777" w:rsidR="00A30DBD" w:rsidRPr="00D85791" w:rsidRDefault="00000000" w:rsidP="00D77465">
            <w:pPr>
              <w:pStyle w:val="table"/>
            </w:pPr>
            <w:r w:rsidRPr="00D85791">
              <w:t>8</w:t>
            </w:r>
          </w:p>
        </w:tc>
        <w:tc>
          <w:tcPr>
            <w:tcW w:w="900" w:type="dxa"/>
            <w:tcBorders>
              <w:bottom w:val="nil"/>
            </w:tcBorders>
            <w:vAlign w:val="center"/>
          </w:tcPr>
          <w:p w14:paraId="63F5244B" w14:textId="77777777" w:rsidR="00A30DBD" w:rsidRPr="00D85791" w:rsidRDefault="00000000" w:rsidP="00D77465">
            <w:pPr>
              <w:pStyle w:val="table"/>
            </w:pPr>
            <w:r w:rsidRPr="00D85791">
              <w:t>8</w:t>
            </w:r>
          </w:p>
        </w:tc>
        <w:tc>
          <w:tcPr>
            <w:tcW w:w="630" w:type="dxa"/>
            <w:tcBorders>
              <w:bottom w:val="nil"/>
            </w:tcBorders>
            <w:vAlign w:val="center"/>
          </w:tcPr>
          <w:p w14:paraId="4E7E4635" w14:textId="77777777" w:rsidR="00A30DBD" w:rsidRPr="00D85791" w:rsidRDefault="00000000" w:rsidP="00D77465">
            <w:pPr>
              <w:pStyle w:val="table"/>
            </w:pPr>
            <w:r w:rsidRPr="00500B88">
              <w:t>.45</w:t>
            </w:r>
          </w:p>
        </w:tc>
        <w:tc>
          <w:tcPr>
            <w:tcW w:w="900" w:type="dxa"/>
            <w:tcBorders>
              <w:bottom w:val="nil"/>
            </w:tcBorders>
            <w:vAlign w:val="center"/>
          </w:tcPr>
          <w:p w14:paraId="5D584DD9" w14:textId="77777777" w:rsidR="00A30DBD" w:rsidRPr="00D85791" w:rsidRDefault="00000000" w:rsidP="00D77465">
            <w:pPr>
              <w:pStyle w:val="table"/>
            </w:pPr>
            <w:r w:rsidRPr="00500B88">
              <w:t>32</w:t>
            </w:r>
          </w:p>
        </w:tc>
      </w:tr>
      <w:tr w:rsidR="00AA6907"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D85791" w:rsidRDefault="00000000" w:rsidP="00D77465">
            <w:pPr>
              <w:pStyle w:val="table"/>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D85791" w:rsidRDefault="00000000" w:rsidP="00D77465">
            <w:pPr>
              <w:pStyle w:val="table"/>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D85791" w:rsidRDefault="00000000" w:rsidP="00D77465">
            <w:pPr>
              <w:pStyle w:val="table"/>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D85791" w:rsidRDefault="00000000" w:rsidP="00D77465">
            <w:pPr>
              <w:pStyle w:val="table"/>
            </w:pPr>
            <w:r w:rsidRPr="00D85791">
              <w:t>0.87</w:t>
            </w:r>
          </w:p>
        </w:tc>
        <w:tc>
          <w:tcPr>
            <w:tcW w:w="950" w:type="dxa"/>
            <w:tcBorders>
              <w:top w:val="nil"/>
              <w:bottom w:val="single" w:sz="4" w:space="0" w:color="auto"/>
            </w:tcBorders>
            <w:vAlign w:val="center"/>
          </w:tcPr>
          <w:p w14:paraId="6EC00672" w14:textId="77777777" w:rsidR="00A30DBD" w:rsidRPr="00D85791" w:rsidRDefault="00000000" w:rsidP="00D77465">
            <w:pPr>
              <w:pStyle w:val="table"/>
            </w:pPr>
            <w:r w:rsidRPr="00D85791">
              <w:t>10</w:t>
            </w:r>
          </w:p>
        </w:tc>
        <w:tc>
          <w:tcPr>
            <w:tcW w:w="900" w:type="dxa"/>
            <w:tcBorders>
              <w:top w:val="nil"/>
              <w:bottom w:val="single" w:sz="4" w:space="0" w:color="auto"/>
            </w:tcBorders>
            <w:vAlign w:val="center"/>
          </w:tcPr>
          <w:p w14:paraId="57C43FF2" w14:textId="77777777" w:rsidR="00A30DBD" w:rsidRPr="00D85791" w:rsidRDefault="00000000" w:rsidP="00D77465">
            <w:pPr>
              <w:pStyle w:val="table"/>
            </w:pPr>
            <w:r w:rsidRPr="00D85791">
              <w:t>10</w:t>
            </w:r>
          </w:p>
        </w:tc>
        <w:tc>
          <w:tcPr>
            <w:tcW w:w="630" w:type="dxa"/>
            <w:tcBorders>
              <w:top w:val="nil"/>
              <w:bottom w:val="single" w:sz="4" w:space="0" w:color="auto"/>
            </w:tcBorders>
            <w:vAlign w:val="center"/>
          </w:tcPr>
          <w:p w14:paraId="1ED5FC69" w14:textId="77777777" w:rsidR="00A30DBD" w:rsidRPr="00D85791" w:rsidRDefault="00000000" w:rsidP="00D77465">
            <w:pPr>
              <w:pStyle w:val="table"/>
            </w:pPr>
            <w:r w:rsidRPr="00500B88">
              <w:t>.30</w:t>
            </w:r>
          </w:p>
        </w:tc>
        <w:tc>
          <w:tcPr>
            <w:tcW w:w="900" w:type="dxa"/>
            <w:tcBorders>
              <w:top w:val="nil"/>
              <w:bottom w:val="single" w:sz="4" w:space="0" w:color="auto"/>
            </w:tcBorders>
            <w:vAlign w:val="center"/>
          </w:tcPr>
          <w:p w14:paraId="1241054A" w14:textId="77777777" w:rsidR="00A30DBD" w:rsidRPr="00D85791" w:rsidRDefault="00000000" w:rsidP="00D77465">
            <w:pPr>
              <w:pStyle w:val="table"/>
            </w:pPr>
            <w:r w:rsidRPr="00500B88">
              <w:t>69</w:t>
            </w:r>
          </w:p>
        </w:tc>
      </w:tr>
      <w:tr w:rsidR="00AA6907"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1E11B0" w:rsidRDefault="00000000" w:rsidP="00D77465">
            <w:pPr>
              <w:pStyle w:val="table"/>
            </w:pPr>
            <w:r w:rsidRPr="001E11B0">
              <w:t xml:space="preserve">Notes: </w:t>
            </w:r>
          </w:p>
          <w:p w14:paraId="7787C7DC" w14:textId="77777777" w:rsidR="00A30DBD" w:rsidRDefault="00000000" w:rsidP="00D77465">
            <w:pPr>
              <w:pStyle w:val="table"/>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F0B3B1C" w14:textId="77777777" w:rsidR="00A30DBD" w:rsidRDefault="00000000" w:rsidP="00D77465">
            <w:pPr>
              <w:pStyle w:val="table"/>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effectsize R package</w:t>
            </w:r>
            <w:r>
              <w:t>’</w:t>
            </w:r>
            <w:r w:rsidRPr="00664B6B">
              <w:t xml:space="preserve">s </w:t>
            </w:r>
            <w:r>
              <w:t>‘</w:t>
            </w:r>
            <w:r w:rsidRPr="00664B6B">
              <w:t>r_to_d</w:t>
            </w:r>
            <w:r>
              <w:t>’</w:t>
            </w:r>
            <w:r w:rsidRPr="00664B6B">
              <w:t xml:space="preserve"> function.</w:t>
            </w:r>
          </w:p>
          <w:p w14:paraId="5CE76222" w14:textId="77777777" w:rsidR="00A30DBD" w:rsidRPr="00D85791" w:rsidRDefault="00000000" w:rsidP="00D77465">
            <w:pPr>
              <w:pStyle w:val="table"/>
            </w:pPr>
            <w:r>
              <w:t>*** Discrepancy between the result reported by Vahey et al. (2015) and the recalculated result</w:t>
            </w:r>
          </w:p>
        </w:tc>
      </w:tr>
    </w:tbl>
    <w:p w14:paraId="00510589" w14:textId="77777777" w:rsidR="00664B6B" w:rsidRDefault="00664B6B" w:rsidP="00D77465"/>
    <w:p w14:paraId="3F4DF757" w14:textId="77777777" w:rsidR="000967B0" w:rsidRDefault="000967B0" w:rsidP="00D77465"/>
    <w:p w14:paraId="2D16A2A5" w14:textId="77777777" w:rsidR="000967B0" w:rsidRDefault="000967B0" w:rsidP="00D77465">
      <w:pPr>
        <w:sectPr w:rsidR="000967B0" w:rsidSect="00D77465">
          <w:type w:val="continuous"/>
          <w:pgSz w:w="11900" w:h="16840"/>
          <w:pgMar w:top="1440" w:right="1440" w:bottom="1440" w:left="1440" w:header="709" w:footer="709" w:gutter="0"/>
          <w:cols w:space="340"/>
          <w:titlePg/>
          <w:docGrid w:linePitch="360"/>
          <w15:footnoteColumns w:val="1"/>
        </w:sectPr>
      </w:pPr>
    </w:p>
    <w:p w14:paraId="0858B079" w14:textId="77777777" w:rsidR="00663892" w:rsidRPr="00034410" w:rsidRDefault="00663892" w:rsidP="00D77465">
      <w:pPr>
        <w:pStyle w:val="Heading2"/>
      </w:pPr>
      <w:r w:rsidRPr="00034410">
        <w:t>Power analyses</w:t>
      </w:r>
    </w:p>
    <w:p w14:paraId="73D7B8A2" w14:textId="77777777" w:rsidR="00167193" w:rsidRDefault="00663892" w:rsidP="00167193">
      <w:r w:rsidRPr="00034410">
        <w:t xml:space="preserve">Details of the power analyses conducted by Vahey et al. (2015) were extracted. This included the meta-effect size used (i.e., using point estimate or lower bound </w:t>
      </w:r>
      <w:r>
        <w:t>Confidence Interval</w:t>
      </w:r>
      <w:r w:rsidRPr="00034410">
        <w:t xml:space="preserve">, following </w:t>
      </w:r>
      <w:proofErr w:type="spellStart"/>
      <w:r w:rsidRPr="00034410">
        <w:t>Perugini</w:t>
      </w:r>
      <w:proofErr w:type="spellEnd"/>
      <w:r w:rsidRPr="00034410">
        <w:t xml:space="preserve">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 xml:space="preserve">-test), the direction of hypothesis (one-sided vs. two-sided), and the recommended sample size (i.e., the result of the test). Verification tests were </w:t>
      </w:r>
      <w:r w:rsidRPr="00B6073F">
        <w:t xml:space="preserve">performed using the </w:t>
      </w:r>
      <w:proofErr w:type="spellStart"/>
      <w:r w:rsidRPr="00B6073F">
        <w:t>pwr</w:t>
      </w:r>
      <w:proofErr w:type="spellEnd"/>
      <w:r w:rsidRPr="00B6073F">
        <w:t xml:space="preserve"> R library </w:t>
      </w:r>
      <w:r w:rsidRPr="00B6073F">
        <w:fldChar w:fldCharType="begin"/>
      </w:r>
      <w:r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B6073F">
        <w:fldChar w:fldCharType="separate"/>
      </w:r>
      <w:r w:rsidRPr="00B6073F">
        <w:rPr>
          <w:noProof/>
        </w:rPr>
        <w:t>(Champely, 2016)</w:t>
      </w:r>
      <w:r w:rsidRPr="00B6073F">
        <w:fldChar w:fldCharType="end"/>
      </w:r>
      <w:r w:rsidRPr="00B6073F">
        <w:t>. Table 1 contains the results of both the power analyses reported</w:t>
      </w:r>
      <w:r w:rsidRPr="00034410">
        <w:t xml:space="preserve"> by Vahey et al. (2015) and </w:t>
      </w:r>
      <w:r>
        <w:t xml:space="preserve">those of the </w:t>
      </w:r>
      <w:r w:rsidRPr="00034410">
        <w:t xml:space="preserve">verification analyses. As can be seen in the table, Vahey et al.’s (2015) sample size </w:t>
      </w:r>
      <w:r w:rsidRPr="00034410">
        <w:lastRenderedPageBreak/>
        <w:t>recommendations were found to be computationally reproducible when their meta-analytic effect size was used</w:t>
      </w:r>
      <w:r>
        <w:t xml:space="preserve">, with one exception (difference </w:t>
      </w:r>
      <w:r w:rsidRPr="00573174">
        <w:rPr>
          <w:i/>
          <w:iCs/>
        </w:rPr>
        <w:t>N</w:t>
      </w:r>
      <w:r>
        <w:t xml:space="preserve"> = 36 vs. 34).</w:t>
      </w:r>
      <w:r w:rsidR="00167193" w:rsidRPr="00034410">
        <w:t xml:space="preserve"> </w:t>
      </w:r>
    </w:p>
    <w:p w14:paraId="4B34E510" w14:textId="4324BF9D" w:rsidR="00E40521" w:rsidRPr="00167193" w:rsidRDefault="008D2DF7" w:rsidP="00167193">
      <w:pPr>
        <w:pStyle w:val="Heading2"/>
      </w:pPr>
      <w:r w:rsidRPr="00167193">
        <w:t>Meta-analysis</w:t>
      </w:r>
    </w:p>
    <w:p w14:paraId="47447825" w14:textId="77777777" w:rsidR="0017243A" w:rsidRPr="0017243A" w:rsidRDefault="00000000" w:rsidP="00974D7B">
      <w:pPr>
        <w:pStyle w:val="Heading3"/>
      </w:pPr>
      <w:r>
        <w:t>Issues with the meta-analysis</w:t>
      </w:r>
      <w:r w:rsidR="00AA71D9">
        <w:t xml:space="preserve"> </w:t>
      </w:r>
      <w:r w:rsidR="000521C2">
        <w:t>results</w:t>
      </w:r>
    </w:p>
    <w:p w14:paraId="28C1FB69" w14:textId="77777777" w:rsidR="00E64BE8" w:rsidRDefault="00000000" w:rsidP="00D77465">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77777777" w:rsidR="00486207" w:rsidRDefault="00000000" w:rsidP="00D77465">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w:t>
      </w:r>
      <w:proofErr w:type="spellStart"/>
      <w:r w:rsidR="00CD380D">
        <w:t>modeling</w:t>
      </w:r>
      <w:proofErr w:type="spellEnd"/>
      <w:r w:rsidR="00CD380D">
        <w:t xml:space="preserve"> approaches.</w:t>
      </w:r>
    </w:p>
    <w:p w14:paraId="01D62B62" w14:textId="77777777" w:rsidR="007272CD" w:rsidRDefault="007272CD" w:rsidP="00D77465"/>
    <w:p w14:paraId="0C346E0C" w14:textId="77777777" w:rsidR="008D2DF7" w:rsidRDefault="008D2DF7" w:rsidP="00D77465">
      <w:r>
        <w:br w:type="page"/>
      </w:r>
    </w:p>
    <w:p w14:paraId="40EE2C7D" w14:textId="4328B855" w:rsidR="007272CD" w:rsidRDefault="007272CD" w:rsidP="00974D7B">
      <w:pPr>
        <w:ind w:firstLine="0"/>
        <w:rPr>
          <w:b/>
          <w:bCs/>
        </w:rPr>
      </w:pPr>
      <w:r w:rsidRPr="005357A0">
        <w:rPr>
          <w:b/>
          <w:bCs/>
        </w:rPr>
        <w:lastRenderedPageBreak/>
        <w:t xml:space="preserve">Figure 1. </w:t>
      </w:r>
      <w:r w:rsidRPr="004C1702">
        <w:t>Weighted-mean effect sizes and their 95% Confidence Intervals extracted from Vahey et al.’s (2015, Figure 1) forest plot.</w:t>
      </w:r>
    </w:p>
    <w:p w14:paraId="0C2D8052" w14:textId="77777777" w:rsidR="007272CD" w:rsidRPr="005357A0" w:rsidRDefault="007272CD" w:rsidP="00D77465">
      <w:r>
        <w:rPr>
          <w:noProof/>
        </w:rPr>
        <w:drawing>
          <wp:inline distT="0" distB="0" distL="0" distR="0" wp14:anchorId="4E6E5CD5" wp14:editId="62C61839">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4822081" cy="2652144"/>
                    </a:xfrm>
                    <a:prstGeom prst="rect">
                      <a:avLst/>
                    </a:prstGeom>
                  </pic:spPr>
                </pic:pic>
              </a:graphicData>
            </a:graphic>
          </wp:inline>
        </w:drawing>
      </w:r>
    </w:p>
    <w:p w14:paraId="48A07326" w14:textId="77777777" w:rsidR="007272CD" w:rsidRDefault="007272CD" w:rsidP="00D77465">
      <w:r w:rsidRPr="00034410">
        <w:t xml:space="preserve"> </w:t>
      </w:r>
    </w:p>
    <w:p w14:paraId="7ED3CCCF" w14:textId="77777777" w:rsidR="00C240F1" w:rsidRDefault="00C240F1">
      <w:pPr>
        <w:spacing w:line="240" w:lineRule="auto"/>
        <w:ind w:firstLine="0"/>
        <w:rPr>
          <w:b/>
          <w:bCs/>
        </w:rPr>
      </w:pPr>
      <w:r>
        <w:rPr>
          <w:b/>
          <w:bCs/>
        </w:rPr>
        <w:br w:type="page"/>
      </w:r>
    </w:p>
    <w:p w14:paraId="7FBB98EF" w14:textId="6FAA999B" w:rsidR="00F862D8" w:rsidRPr="00F862D8" w:rsidRDefault="00000000" w:rsidP="00974D7B">
      <w:pPr>
        <w:ind w:firstLine="0"/>
        <w:rPr>
          <w:b/>
          <w:bCs/>
        </w:rPr>
      </w:pPr>
      <w:r w:rsidRPr="00F862D8">
        <w:rPr>
          <w:b/>
          <w:bCs/>
        </w:rPr>
        <w:lastRenderedPageBreak/>
        <w:t xml:space="preserve">Figure </w:t>
      </w:r>
      <w:r w:rsidR="00157B0C">
        <w:rPr>
          <w:b/>
          <w:bCs/>
        </w:rPr>
        <w:t>2</w:t>
      </w:r>
      <w:r w:rsidRPr="00F862D8">
        <w:rPr>
          <w:b/>
          <w:bCs/>
        </w:rPr>
        <w:t xml:space="preserve">. </w:t>
      </w:r>
      <w:r w:rsidR="00B21A2E" w:rsidRPr="004C1702">
        <w:t xml:space="preserve">Discrepancies between the data in </w:t>
      </w:r>
      <w:r w:rsidR="00C55C2C" w:rsidRPr="004C1702">
        <w:t>Vahey et al.’s (2015)</w:t>
      </w:r>
      <w:r w:rsidR="00B21A2E" w:rsidRPr="004C1702">
        <w:t xml:space="preserve"> forest plot</w:t>
      </w:r>
      <w:r w:rsidR="00C55C2C" w:rsidRPr="004C1702">
        <w:t xml:space="preserve"> (their Figure 1) vs. funnel plot (their Figure 2)</w:t>
      </w:r>
      <w:r w:rsidR="00B21A2E" w:rsidRPr="004C1702">
        <w:t>.</w:t>
      </w:r>
      <w:r w:rsidR="00B21A2E">
        <w:rPr>
          <w:b/>
          <w:bCs/>
        </w:rPr>
        <w:t xml:space="preserve"> </w:t>
      </w:r>
    </w:p>
    <w:p w14:paraId="5AE70641" w14:textId="77777777" w:rsidR="00F862D8" w:rsidRDefault="00000000" w:rsidP="00D77465">
      <w:r>
        <w:rPr>
          <w:noProof/>
        </w:rPr>
        <w:drawing>
          <wp:inline distT="0" distB="0" distL="0" distR="0" wp14:anchorId="15F2F814" wp14:editId="1BA04CAF">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4710533" cy="4066904"/>
                    </a:xfrm>
                    <a:prstGeom prst="rect">
                      <a:avLst/>
                    </a:prstGeom>
                  </pic:spPr>
                </pic:pic>
              </a:graphicData>
            </a:graphic>
          </wp:inline>
        </w:drawing>
      </w:r>
    </w:p>
    <w:p w14:paraId="6BE7C7FF" w14:textId="02C3FB69" w:rsidR="00B21A2E" w:rsidRPr="00C55C2C" w:rsidRDefault="00000000" w:rsidP="00974D7B">
      <w:pPr>
        <w:ind w:firstLine="0"/>
      </w:pPr>
      <w:r w:rsidRPr="00C55C2C">
        <w:t xml:space="preserve">Note: </w:t>
      </w:r>
      <w:r w:rsidR="008D2DF7">
        <w:t>Figure 2</w:t>
      </w:r>
      <w:r w:rsidR="008B57B9" w:rsidRPr="00C55C2C">
        <w:t xml:space="preserve"> was </w:t>
      </w:r>
      <w:r w:rsidRPr="00C55C2C">
        <w:t>created from Vahey et al.’s (2015) results reported in their forest plot (their Figure 1) vs. their funnel plot</w:t>
      </w:r>
      <w:r w:rsidR="008B57B9" w:rsidRPr="00C55C2C">
        <w:t xml:space="preserve"> (their Figure 2)</w:t>
      </w:r>
      <w:r w:rsidRPr="00C55C2C">
        <w:t>. The black dot refers to the location of one weighted mean effect size according to their forest plot. The red dot asterisk refers to its approximate location in their funnel plot (their Figure 2).</w:t>
      </w:r>
      <w:r w:rsidR="00B53296" w:rsidRPr="00C55C2C">
        <w:t xml:space="preserve"> Circles refer to data points that match between the two plots.</w:t>
      </w:r>
    </w:p>
    <w:p w14:paraId="35F0806B" w14:textId="77777777" w:rsidR="00367018" w:rsidRDefault="00367018" w:rsidP="003C6E44"/>
    <w:p w14:paraId="770D2B69" w14:textId="77777777" w:rsidR="00974D7B" w:rsidRDefault="00974D7B" w:rsidP="003C6E44"/>
    <w:p w14:paraId="00680066" w14:textId="77777777" w:rsidR="00974D7B" w:rsidRPr="00974D7B" w:rsidRDefault="00974D7B" w:rsidP="003C6E44"/>
    <w:p w14:paraId="2A2F2D9D" w14:textId="77777777" w:rsidR="00C240F1" w:rsidRDefault="00C240F1">
      <w:pPr>
        <w:spacing w:line="240" w:lineRule="auto"/>
        <w:ind w:firstLine="0"/>
        <w:rPr>
          <w:b/>
          <w:bCs/>
        </w:rPr>
      </w:pPr>
      <w:r>
        <w:br w:type="page"/>
      </w:r>
    </w:p>
    <w:p w14:paraId="667B493C" w14:textId="1E652AFF" w:rsidR="00C34F86" w:rsidRPr="00974D7B" w:rsidRDefault="00000000" w:rsidP="00974D7B">
      <w:pPr>
        <w:pStyle w:val="Heading3"/>
      </w:pPr>
      <w:r w:rsidRPr="00974D7B">
        <w:lastRenderedPageBreak/>
        <w:t>Issues with the original effect sizes’ Confidence Intervals</w:t>
      </w:r>
    </w:p>
    <w:p w14:paraId="22B55DC3" w14:textId="2D8F4322" w:rsidR="00C34F86" w:rsidRDefault="00000000" w:rsidP="00D77465">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DC4226">
        <w:rPr>
          <w:i/>
          <w:iCs/>
        </w:rPr>
        <w:t>r</w:t>
      </w:r>
      <w:r>
        <w:t xml:space="preserve"> values and its Confidence Intervals. As such, the </w:t>
      </w:r>
      <w:r w:rsidR="002F45F0">
        <w:t>C</w:t>
      </w:r>
      <w:r>
        <w:t xml:space="preserve">onfidence </w:t>
      </w:r>
      <w:r w:rsidR="002F45F0">
        <w:t>I</w:t>
      </w:r>
      <w:r>
        <w:t xml:space="preserve">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974D7B">
      <w:pPr>
        <w:pStyle w:val="Heading3"/>
      </w:pPr>
      <w:r>
        <w:t>Data in the f</w:t>
      </w:r>
      <w:r w:rsidRPr="00F862D8">
        <w:t>unnel plot</w:t>
      </w:r>
      <w:r>
        <w:t xml:space="preserve"> does not match the forest plot</w:t>
      </w:r>
    </w:p>
    <w:p w14:paraId="3E5BD437" w14:textId="77777777" w:rsidR="00F862D8" w:rsidRDefault="00000000" w:rsidP="00D77465">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w:t>
      </w:r>
      <w:proofErr w:type="gramStart"/>
      <w:r>
        <w:t>in light of</w:t>
      </w:r>
      <w:proofErr w:type="gramEnd"/>
      <w:r>
        <w:t xml:space="preserve">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396F68C2" w14:textId="77777777" w:rsidR="000C7F5A" w:rsidRDefault="000C7F5A" w:rsidP="003C6E44"/>
    <w:p w14:paraId="63E915D3" w14:textId="67E0E2F3" w:rsidR="00C4623D" w:rsidRPr="00C4623D" w:rsidRDefault="00000000" w:rsidP="00974D7B">
      <w:pPr>
        <w:pStyle w:val="Heading3"/>
      </w:pPr>
      <w:r w:rsidRPr="00F862D8">
        <w:lastRenderedPageBreak/>
        <w:t>Implementation of the meta-analysis</w:t>
      </w:r>
    </w:p>
    <w:p w14:paraId="7FF7234E" w14:textId="77777777" w:rsidR="00297052" w:rsidRDefault="00000000" w:rsidP="00D77465">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7DDD7CB8" w14:textId="5BA99982" w:rsidR="000F14E7" w:rsidRPr="000F14E7" w:rsidRDefault="00000000" w:rsidP="00D77465">
      <w:pPr>
        <w:rPr>
          <w:iCs/>
        </w:rPr>
      </w:pPr>
      <w:r>
        <w:t xml:space="preserve">Field &amp; Gillett (2010) describe two different ways of conducting meta-analyses: a Hedges </w:t>
      </w:r>
      <w:r w:rsidR="00013124">
        <w:t xml:space="preserve">and </w:t>
      </w:r>
      <w:proofErr w:type="gramStart"/>
      <w:r w:rsidR="00013124">
        <w:t>colleagues</w:t>
      </w:r>
      <w:proofErr w:type="gramEnd"/>
      <w:r w:rsidR="00013124">
        <w:t xml:space="preserve"> </w:t>
      </w:r>
      <w:r>
        <w:t>style “basic” meta-analysis and a Hunter and Schmidt style psychometric meta-analysis. Despite Vahey et al. (2015) stating that they applied the Hunter and 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Meta_Basic_r.sps” and “h_s syntax.sps”.</w:t>
      </w:r>
      <w:r w:rsidR="004423C2">
        <w:t xml:space="preserve"> To complicate things, both scripts contain code to produce a Hunter and Schmidt style meta-analysis, with the former also producing a Hedges and </w:t>
      </w:r>
      <w:proofErr w:type="gramStart"/>
      <w:r w:rsidR="004423C2">
        <w:t>colleagues</w:t>
      </w:r>
      <w:proofErr w:type="gramEnd"/>
      <w:r w:rsidR="004423C2">
        <w:t xml:space="preserve"> style ‘basic’ meta-analysis. </w:t>
      </w:r>
    </w:p>
    <w:p w14:paraId="1862F107" w14:textId="77777777" w:rsidR="00442CE7" w:rsidRDefault="00442CE7" w:rsidP="00974D7B">
      <w:pPr>
        <w:pStyle w:val="Heading3"/>
        <w:sectPr w:rsidR="00442CE7" w:rsidSect="00D77465">
          <w:type w:val="continuous"/>
          <w:pgSz w:w="11900" w:h="16840"/>
          <w:pgMar w:top="1440" w:right="1440" w:bottom="1440" w:left="1440" w:header="709" w:footer="709" w:gutter="0"/>
          <w:cols w:space="340"/>
          <w:titlePg/>
          <w:docGrid w:linePitch="360"/>
          <w15:footnoteColumns w:val="1"/>
        </w:sectPr>
      </w:pPr>
    </w:p>
    <w:p w14:paraId="7AACC489" w14:textId="1DA35CA6" w:rsidR="00442CE7" w:rsidRDefault="00000000" w:rsidP="009E4A22">
      <w:pPr>
        <w:rPr>
          <w:rFonts w:eastAsia="MS Mincho"/>
          <w:lang w:val=""/>
        </w:rPr>
        <w:sectPr w:rsidR="00442CE7" w:rsidSect="00D77465">
          <w:pgSz w:w="16840" w:h="11900" w:orient="landscape"/>
          <w:pgMar w:top="1440" w:right="1440" w:bottom="1440" w:left="1440" w:header="709" w:footer="709" w:gutter="0"/>
          <w:cols w:space="340"/>
          <w:titlePg/>
          <w:docGrid w:linePitch="360"/>
          <w15:footnoteColumns w:val="1"/>
        </w:sectPr>
      </w:pPr>
      <w:r w:rsidRPr="004C1702">
        <w:rPr>
          <w:rFonts w:eastAsia="MS Mincho"/>
          <w:b/>
          <w:bCs/>
          <w:lang w:val=""/>
        </w:rPr>
        <w:lastRenderedPageBreak/>
        <w:t xml:space="preserve">Table 2. </w:t>
      </w:r>
      <w:r w:rsidRPr="004C1702">
        <w:rPr>
          <w:rFonts w:eastAsia="MS Mincho"/>
          <w:lang w:val=""/>
        </w:rPr>
        <w:t>Alignment between the results reported in Vahey et al. (2015) and Field’s SPSS scripts accompanying Field &amp; Gillett (2010)</w:t>
      </w:r>
    </w:p>
    <w:p w14:paraId="50FCBDC5" w14:textId="77777777" w:rsidR="00442CE7" w:rsidRPr="007C5953" w:rsidRDefault="00442CE7" w:rsidP="009E4A22">
      <w:pPr>
        <w:ind w:firstLine="0"/>
        <w:rPr>
          <w:rFonts w:eastAsia="MS Mincho"/>
          <w:lang w:val=""/>
        </w:rPr>
      </w:pPr>
    </w:p>
    <w:tbl>
      <w:tblPr>
        <w:tblStyle w:val="TableGrid1"/>
        <w:tblW w:w="12960" w:type="dxa"/>
        <w:jc w:val="center"/>
        <w:tblLayout w:type="fixed"/>
        <w:tblLook w:val="04A0" w:firstRow="1" w:lastRow="0" w:firstColumn="1" w:lastColumn="0" w:noHBand="0" w:noVBand="1"/>
      </w:tblPr>
      <w:tblGrid>
        <w:gridCol w:w="6559"/>
        <w:gridCol w:w="538"/>
        <w:gridCol w:w="538"/>
        <w:gridCol w:w="717"/>
        <w:gridCol w:w="2808"/>
        <w:gridCol w:w="1800"/>
      </w:tblGrid>
      <w:tr w:rsidR="00AA6907" w:rsidRPr="009E4A22" w14:paraId="6206B657" w14:textId="77777777" w:rsidTr="009E4A22">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9E4A22" w:rsidRDefault="00000000" w:rsidP="009E4A22">
            <w:pPr>
              <w:spacing w:line="240" w:lineRule="auto"/>
              <w:ind w:firstLine="0"/>
              <w:jc w:val="center"/>
              <w:rPr>
                <w:rFonts w:eastAsia="MS Mincho"/>
                <w:sz w:val="20"/>
                <w:szCs w:val="20"/>
              </w:rPr>
            </w:pPr>
            <m:oMathPara>
              <m:oMath>
                <m:acc>
                  <m:accPr>
                    <m:chr m:val="̅"/>
                    <m:ctrlPr>
                      <w:rPr>
                        <w:rFonts w:ascii="Cambria Math" w:eastAsia="MS Mincho" w:hAnsi="Cambria Math"/>
                        <w:sz w:val="20"/>
                        <w:szCs w:val="20"/>
                      </w:rPr>
                    </m:ctrlPr>
                  </m:accPr>
                  <m:e>
                    <m:r>
                      <w:rPr>
                        <w:rFonts w:ascii="Cambria Math" w:eastAsia="MS Mincho" w:hAnsi="Cambria Math"/>
                        <w:sz w:val="20"/>
                        <w:szCs w:val="20"/>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CRs</w:t>
            </w:r>
          </w:p>
        </w:tc>
        <w:tc>
          <w:tcPr>
            <w:tcW w:w="2808" w:type="dxa"/>
            <w:tcBorders>
              <w:top w:val="single" w:sz="4" w:space="0" w:color="auto"/>
              <w:left w:val="nil"/>
              <w:bottom w:val="single" w:sz="4" w:space="0" w:color="auto"/>
              <w:right w:val="nil"/>
            </w:tcBorders>
            <w:vAlign w:val="center"/>
          </w:tcPr>
          <w:p w14:paraId="3DD8D38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Adjustments &amp; Transformations</w:t>
            </w:r>
          </w:p>
        </w:tc>
        <w:tc>
          <w:tcPr>
            <w:tcW w:w="1800" w:type="dxa"/>
            <w:tcBorders>
              <w:top w:val="single" w:sz="4" w:space="0" w:color="auto"/>
              <w:left w:val="nil"/>
              <w:bottom w:val="single" w:sz="4" w:space="0" w:color="auto"/>
              <w:right w:val="nil"/>
            </w:tcBorders>
            <w:vAlign w:val="center"/>
          </w:tcPr>
          <w:p w14:paraId="4237641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Employs reliability estimates</w:t>
            </w:r>
          </w:p>
        </w:tc>
      </w:tr>
      <w:tr w:rsidR="00AA6907" w:rsidRPr="009E4A22" w14:paraId="3ED524EC" w14:textId="77777777" w:rsidTr="009E4A22">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single" w:sz="4" w:space="0" w:color="auto"/>
              <w:left w:val="nil"/>
              <w:bottom w:val="nil"/>
              <w:right w:val="nil"/>
            </w:tcBorders>
            <w:shd w:val="clear" w:color="auto" w:fill="D9D9D9"/>
            <w:vAlign w:val="center"/>
          </w:tcPr>
          <w:p w14:paraId="25564C4B" w14:textId="46C878B8"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Likely</w:t>
            </w:r>
          </w:p>
          <w:p w14:paraId="7AB9AB1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r w:rsidRPr="009E4A22">
              <w:rPr>
                <w:rFonts w:eastAsia="MS Mincho"/>
                <w:sz w:val="20"/>
                <w:szCs w:val="20"/>
              </w:rPr>
              <w:t>*</w:t>
            </w:r>
          </w:p>
        </w:tc>
        <w:tc>
          <w:tcPr>
            <w:tcW w:w="1800" w:type="dxa"/>
            <w:tcBorders>
              <w:top w:val="single" w:sz="4" w:space="0" w:color="auto"/>
              <w:left w:val="nil"/>
              <w:bottom w:val="nil"/>
              <w:right w:val="nil"/>
            </w:tcBorders>
            <w:shd w:val="clear" w:color="auto" w:fill="D9D9D9"/>
            <w:vAlign w:val="center"/>
          </w:tcPr>
          <w:p w14:paraId="3FE4928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13C30C7A" w14:textId="77777777" w:rsidTr="009E4A22">
        <w:trPr>
          <w:trHeight w:val="550"/>
          <w:jc w:val="center"/>
        </w:trPr>
        <w:tc>
          <w:tcPr>
            <w:tcW w:w="6559" w:type="dxa"/>
            <w:tcBorders>
              <w:top w:val="nil"/>
              <w:left w:val="nil"/>
              <w:bottom w:val="nil"/>
              <w:right w:val="nil"/>
            </w:tcBorders>
            <w:vAlign w:val="center"/>
            <w:hideMark/>
          </w:tcPr>
          <w:p w14:paraId="11F64535"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nil"/>
              <w:right w:val="nil"/>
            </w:tcBorders>
            <w:shd w:val="clear" w:color="auto" w:fill="D9D9D9"/>
            <w:vAlign w:val="center"/>
            <w:hideMark/>
          </w:tcPr>
          <w:p w14:paraId="6A4D419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717" w:type="dxa"/>
            <w:tcBorders>
              <w:top w:val="nil"/>
              <w:left w:val="nil"/>
              <w:bottom w:val="nil"/>
              <w:right w:val="nil"/>
            </w:tcBorders>
            <w:shd w:val="clear" w:color="auto" w:fill="D9D9D9"/>
            <w:noWrap/>
            <w:vAlign w:val="center"/>
            <w:hideMark/>
          </w:tcPr>
          <w:p w14:paraId="30D9EC3D"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nil"/>
              <w:left w:val="nil"/>
              <w:bottom w:val="nil"/>
              <w:right w:val="nil"/>
            </w:tcBorders>
            <w:shd w:val="clear" w:color="auto" w:fill="auto"/>
            <w:vAlign w:val="center"/>
          </w:tcPr>
          <w:p w14:paraId="3348A459" w14:textId="77777777" w:rsidR="00442CE7" w:rsidRPr="009E4A22" w:rsidRDefault="00000000" w:rsidP="009E4A22">
            <w:pPr>
              <w:spacing w:line="240" w:lineRule="auto"/>
              <w:ind w:firstLine="0"/>
              <w:jc w:val="center"/>
              <w:rPr>
                <w:rFonts w:eastAsia="MS Mincho"/>
                <w:sz w:val="20"/>
                <w:szCs w:val="20"/>
                <w:highlight w:val="yellow"/>
              </w:rPr>
            </w:pPr>
            <w:r w:rsidRPr="009E4A22">
              <w:rPr>
                <w:rFonts w:eastAsia="MS Mincho"/>
                <w:sz w:val="20"/>
                <w:szCs w:val="20"/>
              </w:rPr>
              <w:t>No</w:t>
            </w:r>
          </w:p>
        </w:tc>
        <w:tc>
          <w:tcPr>
            <w:tcW w:w="1800" w:type="dxa"/>
            <w:tcBorders>
              <w:top w:val="nil"/>
              <w:left w:val="nil"/>
              <w:bottom w:val="nil"/>
              <w:right w:val="nil"/>
            </w:tcBorders>
            <w:vAlign w:val="center"/>
          </w:tcPr>
          <w:p w14:paraId="04D5A90D"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r>
      <w:tr w:rsidR="00AA6907" w:rsidRPr="009E4A22" w14:paraId="0B5483F5" w14:textId="77777777" w:rsidTr="009E4A22">
        <w:trPr>
          <w:trHeight w:val="756"/>
          <w:jc w:val="center"/>
        </w:trPr>
        <w:tc>
          <w:tcPr>
            <w:tcW w:w="6559" w:type="dxa"/>
            <w:tcBorders>
              <w:top w:val="nil"/>
              <w:left w:val="nil"/>
              <w:bottom w:val="nil"/>
              <w:right w:val="nil"/>
            </w:tcBorders>
            <w:vAlign w:val="center"/>
            <w:hideMark/>
          </w:tcPr>
          <w:p w14:paraId="3CC25300"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unter &amp; Schmidt meta-analysis via Field’s “Meta_Basic_r.sps”</w:t>
            </w:r>
          </w:p>
        </w:tc>
        <w:tc>
          <w:tcPr>
            <w:tcW w:w="538" w:type="dxa"/>
            <w:tcBorders>
              <w:top w:val="nil"/>
              <w:left w:val="nil"/>
              <w:bottom w:val="nil"/>
              <w:right w:val="nil"/>
            </w:tcBorders>
            <w:shd w:val="clear" w:color="auto" w:fill="D9D9D9"/>
            <w:vAlign w:val="center"/>
            <w:hideMark/>
          </w:tcPr>
          <w:p w14:paraId="05F7071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nil"/>
              <w:right w:val="nil"/>
            </w:tcBorders>
            <w:vAlign w:val="center"/>
            <w:hideMark/>
          </w:tcPr>
          <w:p w14:paraId="70D69F0A"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c>
          <w:tcPr>
            <w:tcW w:w="717" w:type="dxa"/>
            <w:tcBorders>
              <w:top w:val="nil"/>
              <w:left w:val="nil"/>
              <w:bottom w:val="nil"/>
              <w:right w:val="nil"/>
            </w:tcBorders>
            <w:shd w:val="clear" w:color="auto" w:fill="D9D9D9"/>
            <w:noWrap/>
            <w:vAlign w:val="center"/>
            <w:hideMark/>
          </w:tcPr>
          <w:p w14:paraId="74A0459B"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nil"/>
              <w:left w:val="nil"/>
              <w:bottom w:val="nil"/>
              <w:right w:val="nil"/>
            </w:tcBorders>
            <w:shd w:val="clear" w:color="auto" w:fill="auto"/>
            <w:vAlign w:val="center"/>
          </w:tcPr>
          <w:p w14:paraId="439B38A1"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Overton corrections,</w:t>
            </w:r>
          </w:p>
          <w:p w14:paraId="34D852EE"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r w:rsidRPr="009E4A22">
              <w:rPr>
                <w:rFonts w:eastAsia="MS Mincho"/>
                <w:sz w:val="20"/>
                <w:szCs w:val="20"/>
              </w:rPr>
              <w:t xml:space="preserve"> for </w:t>
            </w:r>
            <m:oMath>
              <m:acc>
                <m:accPr>
                  <m:chr m:val="̅"/>
                  <m:ctrlPr>
                    <w:rPr>
                      <w:rFonts w:ascii="Cambria Math" w:eastAsia="MS Mincho" w:hAnsi="Cambria Math"/>
                      <w:sz w:val="20"/>
                      <w:szCs w:val="20"/>
                    </w:rPr>
                  </m:ctrlPr>
                </m:accPr>
                <m:e>
                  <m:r>
                    <w:rPr>
                      <w:rFonts w:ascii="Cambria Math" w:eastAsia="MS Mincho" w:hAnsi="Cambria Math"/>
                      <w:sz w:val="20"/>
                      <w:szCs w:val="20"/>
                    </w:rPr>
                    <m:t>r</m:t>
                  </m:r>
                </m:e>
              </m:acc>
            </m:oMath>
            <w:r w:rsidRPr="009E4A22">
              <w:rPr>
                <w:rFonts w:eastAsia="MS Mincho"/>
                <w:sz w:val="20"/>
                <w:szCs w:val="20"/>
              </w:rPr>
              <w:t xml:space="preserve"> but not CRs</w:t>
            </w:r>
          </w:p>
        </w:tc>
        <w:tc>
          <w:tcPr>
            <w:tcW w:w="1800" w:type="dxa"/>
            <w:tcBorders>
              <w:top w:val="nil"/>
              <w:left w:val="nil"/>
              <w:bottom w:val="nil"/>
              <w:right w:val="nil"/>
            </w:tcBorders>
            <w:shd w:val="clear" w:color="auto" w:fill="D9D9D9"/>
            <w:vAlign w:val="center"/>
          </w:tcPr>
          <w:p w14:paraId="69F23127"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06FD9358" w14:textId="77777777" w:rsidTr="009E4A22">
        <w:trPr>
          <w:trHeight w:val="756"/>
          <w:jc w:val="center"/>
        </w:trPr>
        <w:tc>
          <w:tcPr>
            <w:tcW w:w="6559" w:type="dxa"/>
            <w:tcBorders>
              <w:top w:val="nil"/>
              <w:left w:val="nil"/>
              <w:bottom w:val="nil"/>
              <w:right w:val="nil"/>
            </w:tcBorders>
            <w:vAlign w:val="center"/>
          </w:tcPr>
          <w:p w14:paraId="4456F8DD"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edges and colleagues meta-analysis via Field’s “Meta_Basic_r.sps”</w:t>
            </w:r>
          </w:p>
        </w:tc>
        <w:tc>
          <w:tcPr>
            <w:tcW w:w="538" w:type="dxa"/>
            <w:tcBorders>
              <w:top w:val="nil"/>
              <w:left w:val="nil"/>
              <w:bottom w:val="nil"/>
              <w:right w:val="nil"/>
            </w:tcBorders>
            <w:shd w:val="clear" w:color="auto" w:fill="D9D9D9"/>
            <w:vAlign w:val="center"/>
          </w:tcPr>
          <w:p w14:paraId="57960C3A"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nil"/>
              <w:right w:val="nil"/>
            </w:tcBorders>
            <w:shd w:val="clear" w:color="auto" w:fill="D9D9D9"/>
            <w:vAlign w:val="center"/>
          </w:tcPr>
          <w:p w14:paraId="325FF406"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717" w:type="dxa"/>
            <w:tcBorders>
              <w:top w:val="nil"/>
              <w:left w:val="nil"/>
              <w:bottom w:val="nil"/>
              <w:right w:val="nil"/>
            </w:tcBorders>
            <w:shd w:val="clear" w:color="auto" w:fill="auto"/>
            <w:noWrap/>
            <w:vAlign w:val="center"/>
          </w:tcPr>
          <w:p w14:paraId="262153B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c>
          <w:tcPr>
            <w:tcW w:w="2808" w:type="dxa"/>
            <w:tcBorders>
              <w:top w:val="nil"/>
              <w:left w:val="nil"/>
              <w:bottom w:val="nil"/>
              <w:right w:val="nil"/>
            </w:tcBorders>
            <w:shd w:val="clear" w:color="auto" w:fill="auto"/>
            <w:vAlign w:val="center"/>
          </w:tcPr>
          <w:p w14:paraId="679441AE"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Overton corrections,</w:t>
            </w:r>
          </w:p>
          <w:p w14:paraId="3DA899A3"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p>
        </w:tc>
        <w:tc>
          <w:tcPr>
            <w:tcW w:w="1800" w:type="dxa"/>
            <w:tcBorders>
              <w:top w:val="nil"/>
              <w:left w:val="nil"/>
              <w:bottom w:val="nil"/>
              <w:right w:val="nil"/>
            </w:tcBorders>
            <w:shd w:val="clear" w:color="auto" w:fill="D9D9D9"/>
            <w:vAlign w:val="center"/>
          </w:tcPr>
          <w:p w14:paraId="081ACB8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5B4697E8" w14:textId="77777777" w:rsidTr="009E4A22">
        <w:trPr>
          <w:trHeight w:val="720"/>
          <w:jc w:val="center"/>
        </w:trPr>
        <w:tc>
          <w:tcPr>
            <w:tcW w:w="6559" w:type="dxa"/>
            <w:tcBorders>
              <w:top w:val="nil"/>
              <w:left w:val="nil"/>
              <w:bottom w:val="single" w:sz="4" w:space="0" w:color="auto"/>
              <w:right w:val="nil"/>
            </w:tcBorders>
            <w:vAlign w:val="center"/>
          </w:tcPr>
          <w:p w14:paraId="490A4007"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Hunter &amp; Schmidt meta-analysis via a modification of Field’s "Meta_Basic_r.sps" to remove apparently erroneous Overton correction**</w:t>
            </w:r>
          </w:p>
        </w:tc>
        <w:tc>
          <w:tcPr>
            <w:tcW w:w="538" w:type="dxa"/>
            <w:tcBorders>
              <w:top w:val="nil"/>
              <w:left w:val="nil"/>
              <w:bottom w:val="single" w:sz="4" w:space="0" w:color="auto"/>
              <w:right w:val="nil"/>
            </w:tcBorders>
            <w:shd w:val="clear" w:color="auto" w:fill="D9D9D9"/>
            <w:vAlign w:val="center"/>
          </w:tcPr>
          <w:p w14:paraId="29473B10"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538" w:type="dxa"/>
            <w:tcBorders>
              <w:top w:val="nil"/>
              <w:left w:val="nil"/>
              <w:bottom w:val="single" w:sz="4" w:space="0" w:color="auto"/>
              <w:right w:val="nil"/>
            </w:tcBorders>
            <w:vAlign w:val="center"/>
          </w:tcPr>
          <w:p w14:paraId="2CB1AB9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Yes</w:t>
            </w:r>
          </w:p>
        </w:tc>
        <w:tc>
          <w:tcPr>
            <w:tcW w:w="2808" w:type="dxa"/>
            <w:tcBorders>
              <w:top w:val="nil"/>
              <w:left w:val="nil"/>
              <w:bottom w:val="single" w:sz="4" w:space="0" w:color="auto"/>
              <w:right w:val="nil"/>
            </w:tcBorders>
            <w:shd w:val="clear" w:color="auto" w:fill="D9D9D9"/>
            <w:vAlign w:val="center"/>
          </w:tcPr>
          <w:p w14:paraId="039A037B"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 xml:space="preserve">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p>
        </w:tc>
        <w:tc>
          <w:tcPr>
            <w:tcW w:w="1800" w:type="dxa"/>
            <w:tcBorders>
              <w:top w:val="nil"/>
              <w:left w:val="nil"/>
              <w:bottom w:val="single" w:sz="4" w:space="0" w:color="auto"/>
              <w:right w:val="nil"/>
            </w:tcBorders>
            <w:shd w:val="clear" w:color="auto" w:fill="D9D9D9"/>
            <w:vAlign w:val="center"/>
          </w:tcPr>
          <w:p w14:paraId="4684448C" w14:textId="77777777" w:rsidR="00442CE7" w:rsidRPr="009E4A22" w:rsidRDefault="00000000" w:rsidP="009E4A22">
            <w:pPr>
              <w:spacing w:line="240" w:lineRule="auto"/>
              <w:ind w:firstLine="0"/>
              <w:jc w:val="center"/>
              <w:rPr>
                <w:rFonts w:eastAsia="MS Mincho"/>
                <w:sz w:val="20"/>
                <w:szCs w:val="20"/>
              </w:rPr>
            </w:pPr>
            <w:r w:rsidRPr="009E4A22">
              <w:rPr>
                <w:rFonts w:eastAsia="MS Mincho"/>
                <w:sz w:val="20"/>
                <w:szCs w:val="20"/>
              </w:rPr>
              <w:t>No</w:t>
            </w:r>
          </w:p>
        </w:tc>
      </w:tr>
      <w:tr w:rsidR="00AA6907" w:rsidRPr="009E4A22" w14:paraId="7F54B5BD" w14:textId="77777777" w:rsidTr="009E4A22">
        <w:trPr>
          <w:trHeight w:val="1845"/>
          <w:jc w:val="center"/>
        </w:trPr>
        <w:tc>
          <w:tcPr>
            <w:tcW w:w="12960" w:type="dxa"/>
            <w:gridSpan w:val="6"/>
            <w:tcBorders>
              <w:top w:val="single" w:sz="4" w:space="0" w:color="auto"/>
              <w:left w:val="nil"/>
              <w:bottom w:val="nil"/>
              <w:right w:val="nil"/>
            </w:tcBorders>
            <w:vAlign w:val="center"/>
          </w:tcPr>
          <w:p w14:paraId="3E3E9272" w14:textId="77777777" w:rsidR="00442CE7" w:rsidRPr="009E4A22" w:rsidRDefault="00000000" w:rsidP="009E4A22">
            <w:pPr>
              <w:spacing w:line="240" w:lineRule="auto"/>
              <w:ind w:firstLine="0"/>
              <w:rPr>
                <w:rFonts w:eastAsia="MS Mincho"/>
                <w:sz w:val="20"/>
                <w:szCs w:val="20"/>
              </w:rPr>
            </w:pPr>
            <w:r w:rsidRPr="009E4A22">
              <w:rPr>
                <w:rFonts w:eastAsia="MS Mincho"/>
                <w:i/>
                <w:iCs/>
                <w:sz w:val="20"/>
                <w:szCs w:val="20"/>
              </w:rPr>
              <w:t xml:space="preserve">Notes: </w:t>
            </w:r>
            <w:r w:rsidRPr="009E4A22">
              <w:rPr>
                <w:rFonts w:eastAsia="MS Mincho"/>
                <w:sz w:val="20"/>
                <w:szCs w:val="20"/>
              </w:rPr>
              <w:t xml:space="preserve">Shaded cells match the requirements to be capable of producing the same type of output as reported in Vahey et al. (2015), agnostic to whether the numerical results match those reported in Vahey et al. (2015). </w:t>
            </w:r>
          </w:p>
          <w:p w14:paraId="0185003A"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r w:rsidRPr="009E4A22">
              <w:rPr>
                <w:rFonts w:eastAsia="MS Mincho"/>
                <w:sz w:val="20"/>
                <w:szCs w:val="20"/>
              </w:rPr>
              <w:t xml:space="preserve"> transformed values; and the method they state they followed employs Fisher's </w:t>
            </w:r>
            <w:r w:rsidRPr="009E4A22">
              <w:rPr>
                <w:rFonts w:eastAsia="MS Mincho"/>
                <w:i/>
                <w:iCs/>
                <w:sz w:val="20"/>
                <w:szCs w:val="20"/>
              </w:rPr>
              <w:t>r</w:t>
            </w:r>
            <w:r w:rsidRPr="009E4A22">
              <w:rPr>
                <w:rFonts w:eastAsia="MS Mincho"/>
                <w:sz w:val="20"/>
                <w:szCs w:val="20"/>
              </w:rPr>
              <w:t>-to-</w:t>
            </w:r>
            <w:r w:rsidRPr="009E4A22">
              <w:rPr>
                <w:rFonts w:eastAsia="MS Mincho"/>
                <w:i/>
                <w:iCs/>
                <w:sz w:val="20"/>
                <w:szCs w:val="20"/>
              </w:rPr>
              <w:t>z</w:t>
            </w:r>
            <w:r w:rsidRPr="009E4A22">
              <w:rPr>
                <w:rFonts w:eastAsia="MS Mincho"/>
                <w:sz w:val="20"/>
                <w:szCs w:val="20"/>
              </w:rPr>
              <w:t xml:space="preserve"> transformations.</w:t>
            </w:r>
          </w:p>
          <w:p w14:paraId="66665841" w14:textId="77777777" w:rsidR="00442CE7" w:rsidRPr="009E4A22" w:rsidRDefault="00000000" w:rsidP="009E4A22">
            <w:pPr>
              <w:spacing w:line="240" w:lineRule="auto"/>
              <w:ind w:firstLine="0"/>
              <w:rPr>
                <w:rFonts w:eastAsia="MS Mincho"/>
                <w:sz w:val="20"/>
                <w:szCs w:val="20"/>
              </w:rPr>
            </w:pPr>
            <w:r w:rsidRPr="009E4A22">
              <w:rPr>
                <w:rFonts w:eastAsia="MS Mincho"/>
                <w:sz w:val="20"/>
                <w:szCs w:val="20"/>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355CA1EF" w14:textId="77777777" w:rsidR="00442CE7" w:rsidRPr="007C5953" w:rsidRDefault="00442CE7" w:rsidP="00D77465">
      <w:pPr>
        <w:rPr>
          <w:rFonts w:eastAsia="MS Mincho"/>
          <w:lang w:val=""/>
        </w:rPr>
      </w:pPr>
    </w:p>
    <w:p w14:paraId="3DBD2664" w14:textId="77777777" w:rsidR="00442CE7" w:rsidRDefault="00442CE7" w:rsidP="00D77465">
      <w:pPr>
        <w:rPr>
          <w:rFonts w:eastAsia="MS Mincho"/>
          <w:lang w:val=""/>
        </w:rPr>
        <w:sectPr w:rsidR="00442CE7" w:rsidSect="00D77465">
          <w:type w:val="continuous"/>
          <w:pgSz w:w="16840" w:h="11900" w:orient="landscape"/>
          <w:pgMar w:top="1440" w:right="1440" w:bottom="1440" w:left="1440" w:header="709" w:footer="709" w:gutter="0"/>
          <w:cols w:space="340"/>
          <w:titlePg/>
          <w:docGrid w:linePitch="360"/>
          <w15:footnoteColumns w:val="1"/>
        </w:sectPr>
      </w:pPr>
    </w:p>
    <w:p w14:paraId="0CCA2B36" w14:textId="1F26028E" w:rsidR="00442CE7" w:rsidRPr="00271F97" w:rsidRDefault="00442CE7" w:rsidP="009E4A22">
      <w:pPr>
        <w:ind w:firstLine="0"/>
        <w:rPr>
          <w:rFonts w:eastAsia="MS Mincho"/>
          <w:lang w:val=""/>
        </w:rPr>
        <w:sectPr w:rsidR="00442CE7" w:rsidRPr="00271F97" w:rsidSect="00D77465">
          <w:type w:val="continuous"/>
          <w:pgSz w:w="16840" w:h="11900" w:orient="landscape"/>
          <w:pgMar w:top="1440" w:right="1440" w:bottom="1440" w:left="1440" w:header="709" w:footer="709" w:gutter="0"/>
          <w:cols w:space="340"/>
          <w:titlePg/>
          <w:docGrid w:linePitch="360"/>
          <w15:footnoteColumns w:val="1"/>
        </w:sectPr>
      </w:pPr>
    </w:p>
    <w:p w14:paraId="7886DC6B" w14:textId="77777777" w:rsidR="00F0424A" w:rsidRDefault="00F0424A" w:rsidP="00D77465">
      <w:r>
        <w:lastRenderedPageBreak/>
        <w:t xml:space="preserve">Table 2 </w:t>
      </w:r>
      <w:proofErr w:type="spellStart"/>
      <w:r>
        <w:t>catalogs</w:t>
      </w:r>
      <w:proofErr w:type="spellEnd"/>
      <w:r>
        <w:t xml:space="preserve"> the metrics reported in Vahey et al. (2015) and those nominally calculated by the scripts, based on an inspection of their code. Table 2 illustrates that neither script’s features (e.g., use of corrections, transformations, and reliability estimates) nor outputs (point estimates and types of intervals, which I discuss in detail later) correspond with the results reported in Vahey et al. (2015). </w:t>
      </w:r>
    </w:p>
    <w:p w14:paraId="57761AD7" w14:textId="1A072E3D" w:rsidR="000E5C0F" w:rsidRPr="00F0424A" w:rsidRDefault="00F0424A" w:rsidP="00D77465">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 and reported both Confidence Intervals and Credibility Intervals. In </w:t>
      </w:r>
      <w:r w:rsidR="000E5C0F">
        <w:t xml:space="preserve">contrast, </w:t>
      </w:r>
      <w:r w:rsidR="000E5C0F" w:rsidRPr="00A035CD">
        <w:t>“</w:t>
      </w:r>
      <w:proofErr w:type="spellStart"/>
      <w:r w:rsidR="000E5C0F" w:rsidRPr="00A035CD">
        <w:t>h_s</w:t>
      </w:r>
      <w:proofErr w:type="spellEnd"/>
      <w:r w:rsidR="000E5C0F" w:rsidRPr="00A035CD">
        <w:t xml:space="preserve"> </w:t>
      </w:r>
      <w:proofErr w:type="spellStart"/>
      <w:r w:rsidR="000E5C0F" w:rsidRPr="00A035CD">
        <w:t>syntax.sps</w:t>
      </w:r>
      <w:proofErr w:type="spellEnd"/>
      <w:r w:rsidR="000E5C0F" w:rsidRPr="00A035CD">
        <w:t>” script</w:t>
      </w:r>
      <w:r w:rsidR="000E5C0F">
        <w:t>’s Hunter and Schmidt style meta-analysis</w:t>
      </w:r>
      <w:r w:rsidR="000E5C0F" w:rsidRPr="00A035CD">
        <w:t xml:space="preserve"> does </w:t>
      </w:r>
      <w:r w:rsidR="000E5C0F">
        <w:t xml:space="preserve">not </w:t>
      </w:r>
      <w:r w:rsidR="000E5C0F" w:rsidRPr="00A035CD">
        <w:t>calculate Confidence Intervals</w:t>
      </w:r>
      <w:r w:rsidR="000E5C0F">
        <w:t xml:space="preserve">; </w:t>
      </w:r>
      <w:r w:rsidR="000E5C0F" w:rsidRPr="00A035CD">
        <w:t>the “</w:t>
      </w:r>
      <w:proofErr w:type="spellStart"/>
      <w:r w:rsidR="000E5C0F" w:rsidRPr="00A035CD">
        <w:t>Meta_Basic_R.sps</w:t>
      </w:r>
      <w:proofErr w:type="spellEnd"/>
      <w:r w:rsidR="000E5C0F" w:rsidRPr="00A035CD">
        <w:t>” script</w:t>
      </w:r>
      <w:r w:rsidR="000E5C0F">
        <w:t xml:space="preserve">’s </w:t>
      </w:r>
      <w:r w:rsidR="000E5C0F" w:rsidRPr="00A035CD">
        <w:t>Hunter &amp; Schmidt style meta-analys</w:t>
      </w:r>
      <w:r w:rsidR="000E5C0F">
        <w:t>i</w:t>
      </w:r>
      <w:r w:rsidR="000E5C0F" w:rsidRPr="00A035CD">
        <w:t xml:space="preserve">s </w:t>
      </w:r>
      <w:r w:rsidR="000E5C0F">
        <w:t xml:space="preserve">does not report Confidence Intervals; and its Hedges and </w:t>
      </w:r>
      <w:proofErr w:type="gramStart"/>
      <w:r w:rsidR="000E5C0F">
        <w:t>colleagues</w:t>
      </w:r>
      <w:proofErr w:type="gramEnd"/>
      <w:r w:rsidR="000E5C0F">
        <w:t xml:space="preserve"> style meta-analysis does not use </w:t>
      </w:r>
      <w:r w:rsidR="000E5C0F" w:rsidRPr="00055607">
        <w:t xml:space="preserve">Fisher’s </w:t>
      </w:r>
      <w:r w:rsidR="000E5C0F" w:rsidRPr="00055607">
        <w:rPr>
          <w:i/>
          <w:iCs/>
        </w:rPr>
        <w:t>r</w:t>
      </w:r>
      <w:r w:rsidR="000E5C0F" w:rsidRPr="00055607">
        <w:t>-to-</w:t>
      </w:r>
      <w:r w:rsidR="000E5C0F" w:rsidRPr="00055607">
        <w:rPr>
          <w:i/>
          <w:iCs/>
        </w:rPr>
        <w:t>z</w:t>
      </w:r>
      <w:r w:rsidR="000E5C0F">
        <w:t xml:space="preserve"> transformations or report Credibility Intervals. In addition to this, the </w:t>
      </w:r>
      <w:r w:rsidR="000E5C0F" w:rsidRPr="00A035CD">
        <w:t>“</w:t>
      </w:r>
      <w:proofErr w:type="spellStart"/>
      <w:r w:rsidR="000E5C0F" w:rsidRPr="00A035CD">
        <w:t>h_s</w:t>
      </w:r>
      <w:proofErr w:type="spellEnd"/>
      <w:r w:rsidR="000E5C0F" w:rsidRPr="00A035CD">
        <w:t xml:space="preserve"> </w:t>
      </w:r>
      <w:proofErr w:type="spellStart"/>
      <w:r w:rsidR="000E5C0F" w:rsidRPr="00A035CD">
        <w:t>syntax.sps</w:t>
      </w:r>
      <w:proofErr w:type="spellEnd"/>
      <w:r w:rsidR="000E5C0F" w:rsidRPr="00A035CD">
        <w:t>” scri</w:t>
      </w:r>
      <w:r w:rsidR="000E5C0F">
        <w:t xml:space="preserve">pt requires </w:t>
      </w:r>
      <w:r w:rsidR="000E5C0F" w:rsidRPr="00A035CD">
        <w:t xml:space="preserve">the </w:t>
      </w:r>
      <w:r w:rsidR="000E5C0F">
        <w:t xml:space="preserve">researcher </w:t>
      </w:r>
      <w:r w:rsidR="000E5C0F"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0E5C0F"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0E5C0F"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0E5C0F" w:rsidRPr="00A035CD">
        <w:t xml:space="preserve">) </w:t>
      </w:r>
      <w:proofErr w:type="gramStart"/>
      <w:r w:rsidR="000E5C0F" w:rsidRPr="00A035CD">
        <w:t>in order to</w:t>
      </w:r>
      <w:proofErr w:type="gramEnd"/>
      <w:r w:rsidR="000E5C0F" w:rsidRPr="00A035CD">
        <w:t xml:space="preserve"> correct the effect sizes for attenuation. Vahey et al. (2015) did not report extracting or using reliability estimates in this way in their article or supplementary materials.</w:t>
      </w:r>
      <w:r w:rsidR="000E5C0F">
        <w:t xml:space="preserve"> </w:t>
      </w:r>
    </w:p>
    <w:p w14:paraId="68F09912" w14:textId="77777777" w:rsidR="000E5C0F" w:rsidRDefault="000E5C0F" w:rsidP="00D77465">
      <w:r>
        <w:t xml:space="preserve">Based on these facts,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712D481D" w14:textId="77777777" w:rsidR="000E5C0F" w:rsidRDefault="000E5C0F" w:rsidP="00D77465">
      <w:proofErr w:type="gramStart"/>
      <w:r w:rsidRPr="00034410">
        <w:t>In light of</w:t>
      </w:r>
      <w:proofErr w:type="gramEnd"/>
      <w:r w:rsidRPr="00034410">
        <w:t xml:space="preserve"> this, I therefore altered the implementations in multiple ways in order to attempt to reproduce Vahey et al.’s (2015) results. </w:t>
      </w:r>
      <w:r>
        <w:t xml:space="preserve">The code used to implement each </w:t>
      </w:r>
      <w:r>
        <w:lastRenderedPageBreak/>
        <w:t>verification attempt, notes on what was modified from the 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7134750C" w14:textId="77777777" w:rsidR="000E5C0F" w:rsidRPr="00CC1B6A" w:rsidRDefault="000E5C0F" w:rsidP="00974D7B">
      <w:pPr>
        <w:pStyle w:val="Heading3"/>
      </w:pPr>
      <w:r w:rsidRPr="00CC1B6A">
        <w:t>Definitions of different types of intervals</w:t>
      </w:r>
    </w:p>
    <w:p w14:paraId="047B3896" w14:textId="77777777" w:rsidR="000E5C0F" w:rsidRPr="00CC1B6A" w:rsidRDefault="000E5C0F" w:rsidP="00D77465">
      <w:r w:rsidRPr="00CC1B6A">
        <w:t xml:space="preserve">Vahey et al. (2015) report both Confidence Intervals (CI) and Credibility Intervals (CR which attempt to estimate the generalizability of the meta-effect size </w:t>
      </w:r>
      <w:r w:rsidRPr="00CC1B6A">
        <w:fldChar w:fldCharType="begin"/>
      </w:r>
      <w:r w:rsidRPr="00CC1B6A">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xml:space="preserve">. </w:t>
      </w:r>
    </w:p>
    <w:p w14:paraId="06368346" w14:textId="77777777" w:rsidR="000E5C0F" w:rsidRDefault="000E5C0F" w:rsidP="00D77465">
      <w:r w:rsidRPr="00CC1B6A">
        <w:t xml:space="preserve">Vahey et al. (2015) state that such “Credibility Intervals are generally wider and thus more conservative than corresponding Confidence Intervals” (p.61), however, this is not the case: Confidence Intervals and Credibility Intervals have different </w:t>
      </w:r>
      <w:proofErr w:type="spellStart"/>
      <w:r w:rsidRPr="00CC1B6A">
        <w:t>estimands</w:t>
      </w:r>
      <w:proofErr w:type="spellEnd"/>
      <w:r w:rsidRPr="00CC1B6A">
        <w:t xml:space="preserve">, and therefore the two have no correlation.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see Field &amp; Gillett, 2010, equations 2, 3, 4, and 5). A third type of interval, Prediction Intervals (PI), take both into account and are often reported for meta-analyses (e.g., within the </w:t>
      </w:r>
      <w:proofErr w:type="spellStart"/>
      <w:r w:rsidRPr="00CC1B6A">
        <w:t>metafor</w:t>
      </w:r>
      <w:proofErr w:type="spellEnd"/>
      <w:r w:rsidRPr="00CC1B6A">
        <w:t xml:space="preserve">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w:t>
      </w:r>
      <w:proofErr w:type="gramStart"/>
      <w:r w:rsidRPr="00CC1B6A">
        <w:t>actually calculated</w:t>
      </w:r>
      <w:proofErr w:type="gramEnd"/>
      <w:r w:rsidRPr="00CC1B6A">
        <w:t xml:space="preserve"> PIs but mislabelled them as Credibility Intervals. </w:t>
      </w:r>
      <w:proofErr w:type="gramStart"/>
      <w:r w:rsidRPr="00CC1B6A">
        <w:t>In order to</w:t>
      </w:r>
      <w:proofErr w:type="gramEnd"/>
      <w:r w:rsidRPr="00CC1B6A">
        <w:t xml:space="preserve"> attempt to resolve this for the purpose of verification, it is useful to define all three to highlight the differences between them: </w:t>
      </w:r>
    </w:p>
    <w:p w14:paraId="203254E8" w14:textId="77777777" w:rsidR="000C7F5A" w:rsidRDefault="000C7F5A" w:rsidP="00D77465"/>
    <w:p w14:paraId="2315C498" w14:textId="77777777" w:rsidR="000C7F5A" w:rsidRPr="00CC1B6A" w:rsidRDefault="000C7F5A" w:rsidP="00D77465"/>
    <w:p w14:paraId="7456D16B" w14:textId="77777777" w:rsidR="000E5C0F" w:rsidRPr="00CC1B6A" w:rsidRDefault="000E5C0F" w:rsidP="00D77465"/>
    <w:p w14:paraId="22945239" w14:textId="1523B3CB" w:rsidR="000E5C0F" w:rsidRPr="00CC1B6A" w:rsidRDefault="00000000" w:rsidP="000C7F5A">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EAD1CDB" w14:textId="15B52B8B" w:rsidR="000E5C0F" w:rsidRPr="00CC1B6A" w:rsidRDefault="00000000" w:rsidP="000C7F5A">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0238E81C" w14:textId="77777777" w:rsidR="000E5C0F" w:rsidRPr="00CC1B6A" w:rsidRDefault="00000000" w:rsidP="00D77465">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C2D38E3" w14:textId="77777777" w:rsidR="000E5C0F" w:rsidRDefault="000E5C0F" w:rsidP="00D77465"/>
    <w:p w14:paraId="4DEC3794" w14:textId="77777777" w:rsidR="000E5C0F" w:rsidRPr="00CC1B6A" w:rsidRDefault="000E5C0F" w:rsidP="00D77465"/>
    <w:p w14:paraId="7A1D14CF" w14:textId="77777777" w:rsidR="000E5C0F" w:rsidRPr="00CC1B6A" w:rsidRDefault="000E5C0F" w:rsidP="00D77465">
      <w:r w:rsidRPr="00CC1B6A">
        <w:t xml:space="preserve">Where </w:t>
      </w:r>
      <m:oMath>
        <m:acc>
          <m:accPr>
            <m:chr m:val="̅"/>
            <m:ctrlPr>
              <w:rPr>
                <w:rFonts w:ascii="Cambria Math" w:hAnsi="Cambria Math"/>
                <w:i/>
              </w:rPr>
            </m:ctrlPr>
          </m:accPr>
          <m:e>
            <m:r>
              <w:rPr>
                <w:rFonts w:ascii="Cambria Math" w:hAnsi="Cambria Math"/>
              </w:rPr>
              <m:t>r</m:t>
            </m:r>
          </m:e>
        </m:acc>
      </m:oMath>
      <w:r w:rsidRPr="00CC1B6A">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CC1B6A">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is the estimated between-study variance (heterogeneity). </w:t>
      </w:r>
    </w:p>
    <w:p w14:paraId="48B4468E" w14:textId="77777777" w:rsidR="000E5C0F" w:rsidRPr="00CC1B6A" w:rsidRDefault="000E5C0F" w:rsidP="00D77465">
      <w:r w:rsidRPr="00CC1B6A">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CC1B6A">
        <w:t xml:space="preserve"> = 0), the CR interval width will also be zero, as is the case in the results of the verification attempts reported later. </w:t>
      </w:r>
    </w:p>
    <w:p w14:paraId="47038B14" w14:textId="77777777" w:rsidR="000E5C0F" w:rsidRDefault="000E5C0F" w:rsidP="00D77465">
      <w:r w:rsidRPr="00CC1B6A">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CC1B6A">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CC1B6A">
        <w:t>). This would represent an important case in which Confidence Intervals are both wider than Credibility Intervals, contrary to Vahey et al.'s (2015) claim and indeed where the Credibility Intervals are implausibly narrow (i.e., 0).</w:t>
      </w:r>
    </w:p>
    <w:p w14:paraId="1FB770AC" w14:textId="4E989C59" w:rsidR="00056983" w:rsidRPr="00993E5C" w:rsidRDefault="00056983" w:rsidP="00D77465">
      <w:pPr>
        <w:sectPr w:rsidR="00056983" w:rsidRPr="00993E5C" w:rsidSect="00D77465">
          <w:pgSz w:w="11900" w:h="16840"/>
          <w:pgMar w:top="1440" w:right="1440" w:bottom="1440" w:left="1440" w:header="709" w:footer="709" w:gutter="0"/>
          <w:cols w:space="340"/>
          <w:titlePg/>
          <w:docGrid w:linePitch="360"/>
          <w15:footnoteColumns w:val="1"/>
        </w:sectPr>
      </w:pPr>
    </w:p>
    <w:p w14:paraId="14BB7E51" w14:textId="119840C2" w:rsidR="004219D9" w:rsidRPr="004219D9" w:rsidRDefault="00000000" w:rsidP="000C7F5A">
      <w:pPr>
        <w:ind w:firstLine="0"/>
        <w:rPr>
          <w:rFonts w:eastAsia="MS Mincho"/>
          <w:lang w:val=""/>
        </w:rPr>
      </w:pPr>
      <w:r w:rsidRPr="00DC0FA7">
        <w:rPr>
          <w:rFonts w:eastAsia="MS Mincho"/>
          <w:b/>
          <w:bCs/>
          <w:lang w:val=""/>
        </w:rPr>
        <w:lastRenderedPageBreak/>
        <w:t xml:space="preserve">Table </w:t>
      </w:r>
      <w:r w:rsidR="00BD4CA2" w:rsidRPr="00DC0FA7">
        <w:rPr>
          <w:rFonts w:eastAsia="MS Mincho"/>
          <w:b/>
          <w:bCs/>
          <w:lang w:val=""/>
        </w:rPr>
        <w:t>3</w:t>
      </w:r>
      <w:r w:rsidRPr="00DC0FA7">
        <w:rPr>
          <w:rFonts w:eastAsia="MS Mincho"/>
          <w:b/>
          <w:bCs/>
          <w:lang w:val=""/>
        </w:rPr>
        <w:t xml:space="preserve">. </w:t>
      </w:r>
      <w:r w:rsidRPr="00DC0FA7">
        <w:rPr>
          <w:rFonts w:eastAsia="MS Mincho"/>
          <w:lang w:val=""/>
        </w:rPr>
        <w:t>Verification attempts for the meta-analysis</w:t>
      </w:r>
    </w:p>
    <w:tbl>
      <w:tblPr>
        <w:tblStyle w:val="TableGrid1"/>
        <w:tblW w:w="0" w:type="auto"/>
        <w:jc w:val="center"/>
        <w:tblLook w:val="04A0" w:firstRow="1" w:lastRow="0" w:firstColumn="1" w:lastColumn="0" w:noHBand="0" w:noVBand="1"/>
      </w:tblPr>
      <w:tblGrid>
        <w:gridCol w:w="1161"/>
        <w:gridCol w:w="3412"/>
        <w:gridCol w:w="4319"/>
        <w:gridCol w:w="706"/>
        <w:gridCol w:w="738"/>
        <w:gridCol w:w="716"/>
        <w:gridCol w:w="738"/>
        <w:gridCol w:w="716"/>
        <w:gridCol w:w="738"/>
        <w:gridCol w:w="716"/>
      </w:tblGrid>
      <w:tr w:rsidR="00AA6907" w:rsidRPr="000C7F5A"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0C7F5A" w:rsidRDefault="009B4A0E" w:rsidP="000C7F5A">
            <w:pPr>
              <w:spacing w:line="240" w:lineRule="auto"/>
              <w:ind w:firstLine="0"/>
              <w:rPr>
                <w:rFonts w:eastAsia="MS Mincho"/>
                <w:sz w:val="20"/>
                <w:szCs w:val="20"/>
              </w:rPr>
            </w:pPr>
          </w:p>
        </w:tc>
        <w:tc>
          <w:tcPr>
            <w:tcW w:w="3420" w:type="dxa"/>
            <w:tcBorders>
              <w:top w:val="single" w:sz="4" w:space="0" w:color="auto"/>
              <w:left w:val="nil"/>
              <w:bottom w:val="nil"/>
              <w:right w:val="nil"/>
            </w:tcBorders>
            <w:vAlign w:val="center"/>
          </w:tcPr>
          <w:p w14:paraId="57DEDF78" w14:textId="77777777" w:rsidR="009B4A0E" w:rsidRPr="000C7F5A" w:rsidRDefault="009B4A0E" w:rsidP="000C7F5A">
            <w:pPr>
              <w:spacing w:line="240" w:lineRule="auto"/>
              <w:ind w:firstLine="0"/>
              <w:rPr>
                <w:rFonts w:eastAsia="MS Mincho"/>
                <w:sz w:val="20"/>
                <w:szCs w:val="20"/>
              </w:rPr>
            </w:pPr>
          </w:p>
        </w:tc>
        <w:tc>
          <w:tcPr>
            <w:tcW w:w="4332" w:type="dxa"/>
            <w:tcBorders>
              <w:top w:val="single" w:sz="4" w:space="0" w:color="auto"/>
              <w:left w:val="nil"/>
              <w:bottom w:val="nil"/>
              <w:right w:val="nil"/>
            </w:tcBorders>
            <w:vAlign w:val="center"/>
          </w:tcPr>
          <w:p w14:paraId="1C2FE087" w14:textId="77777777" w:rsidR="009B4A0E" w:rsidRPr="000C7F5A" w:rsidRDefault="009B4A0E" w:rsidP="000C7F5A">
            <w:pPr>
              <w:spacing w:line="240" w:lineRule="auto"/>
              <w:ind w:firstLine="0"/>
              <w:rPr>
                <w:rFonts w:eastAsia="MS Mincho"/>
                <w:sz w:val="20"/>
                <w:szCs w:val="20"/>
              </w:rPr>
            </w:pPr>
          </w:p>
        </w:tc>
        <w:tc>
          <w:tcPr>
            <w:tcW w:w="706" w:type="dxa"/>
            <w:tcBorders>
              <w:top w:val="single" w:sz="4" w:space="0" w:color="auto"/>
              <w:left w:val="nil"/>
              <w:bottom w:val="nil"/>
              <w:right w:val="nil"/>
            </w:tcBorders>
            <w:noWrap/>
            <w:vAlign w:val="center"/>
          </w:tcPr>
          <w:p w14:paraId="73C55E07" w14:textId="77777777" w:rsidR="009B4A0E" w:rsidRPr="000C7F5A" w:rsidRDefault="009B4A0E" w:rsidP="000C7F5A">
            <w:pPr>
              <w:spacing w:line="240" w:lineRule="auto"/>
              <w:ind w:firstLine="0"/>
              <w:rPr>
                <w:rFonts w:eastAsia="MS Mincho"/>
                <w:sz w:val="20"/>
                <w:szCs w:val="20"/>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95% PI</w:t>
            </w:r>
          </w:p>
        </w:tc>
      </w:tr>
      <w:tr w:rsidR="00AA6907" w:rsidRPr="000C7F5A"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Source</w:t>
            </w:r>
          </w:p>
        </w:tc>
        <w:tc>
          <w:tcPr>
            <w:tcW w:w="3420" w:type="dxa"/>
            <w:tcBorders>
              <w:top w:val="nil"/>
              <w:left w:val="nil"/>
              <w:bottom w:val="single" w:sz="4" w:space="0" w:color="auto"/>
              <w:right w:val="nil"/>
            </w:tcBorders>
            <w:vAlign w:val="center"/>
            <w:hideMark/>
          </w:tcPr>
          <w:p w14:paraId="20B14AC8"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Implementation</w:t>
            </w:r>
          </w:p>
        </w:tc>
        <w:tc>
          <w:tcPr>
            <w:tcW w:w="4332" w:type="dxa"/>
            <w:tcBorders>
              <w:top w:val="nil"/>
              <w:left w:val="nil"/>
              <w:bottom w:val="single" w:sz="4" w:space="0" w:color="auto"/>
              <w:right w:val="nil"/>
            </w:tcBorders>
            <w:vAlign w:val="center"/>
            <w:hideMark/>
          </w:tcPr>
          <w:p w14:paraId="4C8E96AC"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0C7F5A" w:rsidRDefault="00000000" w:rsidP="000C7F5A">
            <w:pPr>
              <w:spacing w:line="240" w:lineRule="auto"/>
              <w:ind w:firstLine="0"/>
              <w:rPr>
                <w:rFonts w:eastAsia="MS Mincho"/>
                <w:sz w:val="20"/>
                <w:szCs w:val="20"/>
              </w:rPr>
            </w:pPr>
            <m:oMathPara>
              <m:oMath>
                <m:acc>
                  <m:accPr>
                    <m:chr m:val="̅"/>
                    <m:ctrlPr>
                      <w:rPr>
                        <w:rFonts w:ascii="Cambria Math" w:eastAsia="MS Mincho" w:hAnsi="Cambria Math"/>
                        <w:sz w:val="20"/>
                        <w:szCs w:val="20"/>
                      </w:rPr>
                    </m:ctrlPr>
                  </m:accPr>
                  <m:e>
                    <m:r>
                      <w:rPr>
                        <w:rFonts w:ascii="Cambria Math" w:eastAsia="MS Mincho" w:hAnsi="Cambria Math"/>
                        <w:sz w:val="20"/>
                        <w:szCs w:val="20"/>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pper</w:t>
            </w:r>
          </w:p>
        </w:tc>
        <w:tc>
          <w:tcPr>
            <w:tcW w:w="706" w:type="dxa"/>
            <w:tcBorders>
              <w:top w:val="single" w:sz="4" w:space="0" w:color="auto"/>
              <w:left w:val="nil"/>
              <w:bottom w:val="single" w:sz="4" w:space="0" w:color="auto"/>
              <w:right w:val="nil"/>
            </w:tcBorders>
            <w:vAlign w:val="center"/>
          </w:tcPr>
          <w:p w14:paraId="39D9E776"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Lower</w:t>
            </w:r>
          </w:p>
        </w:tc>
        <w:tc>
          <w:tcPr>
            <w:tcW w:w="706" w:type="dxa"/>
            <w:tcBorders>
              <w:top w:val="single" w:sz="4" w:space="0" w:color="auto"/>
              <w:left w:val="nil"/>
              <w:bottom w:val="single" w:sz="4" w:space="0" w:color="auto"/>
              <w:right w:val="nil"/>
            </w:tcBorders>
            <w:vAlign w:val="center"/>
          </w:tcPr>
          <w:p w14:paraId="77917E91"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pper</w:t>
            </w:r>
          </w:p>
        </w:tc>
      </w:tr>
      <w:tr w:rsidR="000C7F5A" w:rsidRPr="000C7F5A"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Vahey et al. (2015)</w:t>
            </w:r>
          </w:p>
        </w:tc>
        <w:tc>
          <w:tcPr>
            <w:tcW w:w="3420" w:type="dxa"/>
            <w:tcBorders>
              <w:top w:val="single" w:sz="4" w:space="0" w:color="auto"/>
              <w:left w:val="nil"/>
              <w:bottom w:val="nil"/>
              <w:right w:val="nil"/>
            </w:tcBorders>
            <w:vAlign w:val="center"/>
            <w:hideMark/>
          </w:tcPr>
          <w:p w14:paraId="06D53369"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 xml:space="preserve">Vahey </w:t>
            </w:r>
            <w:r w:rsidR="003A52F0" w:rsidRPr="000C7F5A">
              <w:rPr>
                <w:rFonts w:eastAsia="MS Mincho"/>
                <w:sz w:val="20"/>
                <w:szCs w:val="20"/>
              </w:rPr>
              <w:t xml:space="preserve">et al. (2015) state they followed </w:t>
            </w:r>
            <w:r w:rsidRPr="000C7F5A">
              <w:rPr>
                <w:rFonts w:eastAsia="MS Mincho"/>
                <w:sz w:val="20"/>
                <w:szCs w:val="20"/>
              </w:rPr>
              <w:t>Field &amp; Gillett’s (2010)</w:t>
            </w:r>
            <w:r w:rsidR="004219D9" w:rsidRPr="000C7F5A">
              <w:rPr>
                <w:rFonts w:eastAsia="MS Mincho"/>
                <w:sz w:val="20"/>
                <w:szCs w:val="20"/>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Verification attempt 1</w:t>
            </w:r>
          </w:p>
        </w:tc>
        <w:tc>
          <w:tcPr>
            <w:tcW w:w="3420" w:type="dxa"/>
            <w:tcBorders>
              <w:top w:val="nil"/>
              <w:left w:val="nil"/>
              <w:bottom w:val="nil"/>
              <w:right w:val="nil"/>
            </w:tcBorders>
            <w:vAlign w:val="center"/>
            <w:hideMark/>
          </w:tcPr>
          <w:p w14:paraId="3CA34716"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All reliabilities were set to 0.</w:t>
            </w:r>
          </w:p>
        </w:tc>
        <w:tc>
          <w:tcPr>
            <w:tcW w:w="706" w:type="dxa"/>
            <w:tcBorders>
              <w:top w:val="nil"/>
              <w:left w:val="nil"/>
              <w:bottom w:val="nil"/>
              <w:right w:val="nil"/>
            </w:tcBorders>
            <w:noWrap/>
            <w:vAlign w:val="center"/>
            <w:hideMark/>
          </w:tcPr>
          <w:p w14:paraId="72C4B3FA"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hideMark/>
          </w:tcPr>
          <w:p w14:paraId="7F396405"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20</w:t>
            </w:r>
          </w:p>
        </w:tc>
        <w:tc>
          <w:tcPr>
            <w:tcW w:w="706" w:type="dxa"/>
            <w:tcBorders>
              <w:top w:val="nil"/>
              <w:left w:val="nil"/>
              <w:bottom w:val="nil"/>
              <w:right w:val="nil"/>
            </w:tcBorders>
            <w:noWrap/>
            <w:vAlign w:val="center"/>
            <w:hideMark/>
          </w:tcPr>
          <w:p w14:paraId="57BF0ABA"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74</w:t>
            </w:r>
          </w:p>
        </w:tc>
        <w:tc>
          <w:tcPr>
            <w:tcW w:w="706" w:type="dxa"/>
            <w:tcBorders>
              <w:top w:val="nil"/>
              <w:left w:val="nil"/>
              <w:bottom w:val="nil"/>
              <w:right w:val="nil"/>
            </w:tcBorders>
            <w:noWrap/>
            <w:vAlign w:val="center"/>
            <w:hideMark/>
          </w:tcPr>
          <w:p w14:paraId="570B6599"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hideMark/>
          </w:tcPr>
          <w:p w14:paraId="6B458B3A"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65FB1872"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vAlign w:val="center"/>
          </w:tcPr>
          <w:p w14:paraId="6CE5A84D" w14:textId="77777777" w:rsidR="009B4A0E"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2</w:t>
            </w:r>
          </w:p>
        </w:tc>
        <w:tc>
          <w:tcPr>
            <w:tcW w:w="3420" w:type="dxa"/>
            <w:tcBorders>
              <w:top w:val="nil"/>
              <w:left w:val="nil"/>
              <w:bottom w:val="nil"/>
              <w:right w:val="nil"/>
            </w:tcBorders>
            <w:vAlign w:val="center"/>
            <w:hideMark/>
          </w:tcPr>
          <w:p w14:paraId="7613AAB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520F8FB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3A08B38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7ADAF76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hideMark/>
          </w:tcPr>
          <w:p w14:paraId="3D53578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vAlign w:val="center"/>
          </w:tcPr>
          <w:p w14:paraId="4151E02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vAlign w:val="center"/>
          </w:tcPr>
          <w:p w14:paraId="7D106F7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3</w:t>
            </w:r>
          </w:p>
        </w:tc>
        <w:tc>
          <w:tcPr>
            <w:tcW w:w="3420" w:type="dxa"/>
            <w:tcBorders>
              <w:top w:val="nil"/>
              <w:left w:val="nil"/>
              <w:bottom w:val="nil"/>
              <w:right w:val="nil"/>
            </w:tcBorders>
            <w:vAlign w:val="center"/>
          </w:tcPr>
          <w:p w14:paraId="1BA97DC9"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a reimplementation of Field &amp; Gillett’s (2010) “Meta_Basic_r.sps” in R</w:t>
            </w:r>
          </w:p>
        </w:tc>
        <w:tc>
          <w:tcPr>
            <w:tcW w:w="4332" w:type="dxa"/>
            <w:tcBorders>
              <w:top w:val="nil"/>
              <w:left w:val="nil"/>
              <w:bottom w:val="nil"/>
              <w:right w:val="nil"/>
            </w:tcBorders>
            <w:vAlign w:val="center"/>
          </w:tcPr>
          <w:p w14:paraId="504B5ABD"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6</w:t>
            </w:r>
          </w:p>
        </w:tc>
        <w:tc>
          <w:tcPr>
            <w:tcW w:w="706" w:type="dxa"/>
            <w:tcBorders>
              <w:top w:val="nil"/>
              <w:left w:val="nil"/>
              <w:bottom w:val="nil"/>
              <w:right w:val="nil"/>
            </w:tcBorders>
            <w:shd w:val="clear" w:color="auto" w:fill="auto"/>
            <w:noWrap/>
            <w:vAlign w:val="center"/>
          </w:tcPr>
          <w:p w14:paraId="6B4682F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tcPr>
          <w:p w14:paraId="0B1C41A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noWrap/>
            <w:vAlign w:val="center"/>
          </w:tcPr>
          <w:p w14:paraId="560ECB54"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6</w:t>
            </w:r>
          </w:p>
        </w:tc>
        <w:tc>
          <w:tcPr>
            <w:tcW w:w="706" w:type="dxa"/>
            <w:tcBorders>
              <w:top w:val="nil"/>
              <w:left w:val="nil"/>
              <w:bottom w:val="nil"/>
              <w:right w:val="nil"/>
            </w:tcBorders>
            <w:noWrap/>
            <w:vAlign w:val="center"/>
          </w:tcPr>
          <w:p w14:paraId="109B297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6</w:t>
            </w:r>
          </w:p>
        </w:tc>
        <w:tc>
          <w:tcPr>
            <w:tcW w:w="706" w:type="dxa"/>
            <w:tcBorders>
              <w:top w:val="nil"/>
              <w:left w:val="nil"/>
              <w:bottom w:val="nil"/>
              <w:right w:val="nil"/>
            </w:tcBorders>
            <w:vAlign w:val="center"/>
          </w:tcPr>
          <w:p w14:paraId="2B9171F3"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vAlign w:val="center"/>
          </w:tcPr>
          <w:p w14:paraId="05CD3CF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4</w:t>
            </w:r>
          </w:p>
        </w:tc>
        <w:tc>
          <w:tcPr>
            <w:tcW w:w="3420" w:type="dxa"/>
            <w:tcBorders>
              <w:top w:val="nil"/>
              <w:left w:val="nil"/>
              <w:bottom w:val="nil"/>
              <w:right w:val="nil"/>
            </w:tcBorders>
            <w:vAlign w:val="center"/>
          </w:tcPr>
          <w:p w14:paraId="2718FAA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shd w:val="clear" w:color="auto" w:fill="auto"/>
            <w:noWrap/>
            <w:vAlign w:val="center"/>
          </w:tcPr>
          <w:p w14:paraId="46906AA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shd w:val="clear" w:color="auto" w:fill="auto"/>
            <w:noWrap/>
            <w:vAlign w:val="center"/>
          </w:tcPr>
          <w:p w14:paraId="2D57628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noWrap/>
            <w:vAlign w:val="center"/>
          </w:tcPr>
          <w:p w14:paraId="0C6CA0A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tcPr>
          <w:p w14:paraId="3E5CE47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0CB4837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nil"/>
              <w:right w:val="nil"/>
            </w:tcBorders>
            <w:vAlign w:val="center"/>
          </w:tcPr>
          <w:p w14:paraId="0425345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5</w:t>
            </w:r>
          </w:p>
        </w:tc>
        <w:tc>
          <w:tcPr>
            <w:tcW w:w="3420" w:type="dxa"/>
            <w:tcBorders>
              <w:top w:val="nil"/>
              <w:left w:val="nil"/>
              <w:bottom w:val="nil"/>
              <w:right w:val="nil"/>
            </w:tcBorders>
            <w:vAlign w:val="center"/>
          </w:tcPr>
          <w:p w14:paraId="526AEEC0"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Credibility intervals were implemented using Field &amp; Gillett</w:t>
            </w:r>
            <w:r w:rsidR="009862CD" w:rsidRPr="000C7F5A">
              <w:rPr>
                <w:rFonts w:eastAsia="MS Mincho"/>
                <w:sz w:val="20"/>
                <w:szCs w:val="20"/>
              </w:rPr>
              <w:t>’</w:t>
            </w:r>
            <w:r w:rsidRPr="000C7F5A">
              <w:rPr>
                <w:rFonts w:eastAsia="MS Mincho"/>
                <w:sz w:val="20"/>
                <w:szCs w:val="20"/>
              </w:rPr>
              <w:t>s (2010) equations 2 to 5.</w:t>
            </w:r>
          </w:p>
        </w:tc>
        <w:tc>
          <w:tcPr>
            <w:tcW w:w="706" w:type="dxa"/>
            <w:tcBorders>
              <w:top w:val="nil"/>
              <w:left w:val="nil"/>
              <w:bottom w:val="nil"/>
              <w:right w:val="nil"/>
            </w:tcBorders>
            <w:noWrap/>
            <w:vAlign w:val="center"/>
          </w:tcPr>
          <w:p w14:paraId="5EE92626"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shd w:val="clear" w:color="auto" w:fill="D9D9D9"/>
            <w:noWrap/>
            <w:vAlign w:val="center"/>
          </w:tcPr>
          <w:p w14:paraId="31696B2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shd w:val="clear" w:color="auto" w:fill="D9D9D9"/>
            <w:noWrap/>
            <w:vAlign w:val="center"/>
          </w:tcPr>
          <w:p w14:paraId="3441825A"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c>
          <w:tcPr>
            <w:tcW w:w="706" w:type="dxa"/>
            <w:tcBorders>
              <w:top w:val="nil"/>
              <w:left w:val="nil"/>
              <w:bottom w:val="nil"/>
              <w:right w:val="nil"/>
            </w:tcBorders>
            <w:noWrap/>
            <w:vAlign w:val="center"/>
          </w:tcPr>
          <w:p w14:paraId="50328AD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tcPr>
          <w:p w14:paraId="3E05334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688CBDB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vAlign w:val="center"/>
          </w:tcPr>
          <w:p w14:paraId="7A5846DD"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r>
      <w:tr w:rsidR="00AA6907" w:rsidRPr="000C7F5A"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6</w:t>
            </w:r>
          </w:p>
        </w:tc>
        <w:tc>
          <w:tcPr>
            <w:tcW w:w="3420" w:type="dxa"/>
            <w:tcBorders>
              <w:top w:val="nil"/>
              <w:left w:val="nil"/>
              <w:bottom w:val="nil"/>
              <w:right w:val="nil"/>
            </w:tcBorders>
            <w:vAlign w:val="center"/>
            <w:hideMark/>
          </w:tcPr>
          <w:p w14:paraId="4F3949C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Credibility intervals were implemented using Field &amp; Gillett</w:t>
            </w:r>
            <w:r w:rsidR="009862CD" w:rsidRPr="000C7F5A">
              <w:rPr>
                <w:rFonts w:eastAsia="MS Mincho"/>
                <w:sz w:val="20"/>
                <w:szCs w:val="20"/>
              </w:rPr>
              <w:t>’</w:t>
            </w:r>
            <w:r w:rsidRPr="000C7F5A">
              <w:rPr>
                <w:rFonts w:eastAsia="MS Mincho"/>
                <w:sz w:val="20"/>
                <w:szCs w:val="20"/>
              </w:rPr>
              <w:t xml:space="preserve">s (2010) equations 2 to 5. Fisher's </w:t>
            </w:r>
            <w:r w:rsidRPr="000C7F5A">
              <w:rPr>
                <w:rFonts w:eastAsia="MS Mincho"/>
                <w:i/>
                <w:iCs/>
                <w:sz w:val="20"/>
                <w:szCs w:val="20"/>
              </w:rPr>
              <w:t>r</w:t>
            </w:r>
            <w:r w:rsidRPr="000C7F5A">
              <w:rPr>
                <w:rFonts w:eastAsia="MS Mincho"/>
                <w:sz w:val="20"/>
                <w:szCs w:val="20"/>
              </w:rPr>
              <w:t>-to-</w:t>
            </w:r>
            <w:r w:rsidRPr="000C7F5A">
              <w:rPr>
                <w:rFonts w:eastAsia="MS Mincho"/>
                <w:i/>
                <w:iCs/>
                <w:sz w:val="20"/>
                <w:szCs w:val="20"/>
              </w:rPr>
              <w:t>z</w:t>
            </w:r>
            <w:r w:rsidRPr="000C7F5A">
              <w:rPr>
                <w:rFonts w:eastAsia="MS Mincho"/>
                <w:sz w:val="20"/>
                <w:szCs w:val="20"/>
              </w:rPr>
              <w:t xml:space="preserve"> transformations and </w:t>
            </w:r>
            <w:r w:rsidRPr="000C7F5A">
              <w:rPr>
                <w:rFonts w:eastAsia="MS Mincho"/>
                <w:i/>
                <w:iCs/>
                <w:sz w:val="20"/>
                <w:szCs w:val="20"/>
              </w:rPr>
              <w:t>z</w:t>
            </w:r>
            <w:r w:rsidRPr="000C7F5A">
              <w:rPr>
                <w:rFonts w:eastAsia="MS Mincho"/>
                <w:sz w:val="20"/>
                <w:szCs w:val="20"/>
              </w:rPr>
              <w:t>-to-</w:t>
            </w:r>
            <w:r w:rsidRPr="000C7F5A">
              <w:rPr>
                <w:rFonts w:eastAsia="MS Mincho"/>
                <w:i/>
                <w:iCs/>
                <w:sz w:val="20"/>
                <w:szCs w:val="20"/>
              </w:rPr>
              <w:t>r</w:t>
            </w:r>
            <w:r w:rsidRPr="000C7F5A">
              <w:rPr>
                <w:rFonts w:eastAsia="MS Mincho"/>
                <w:sz w:val="20"/>
                <w:szCs w:val="20"/>
              </w:rPr>
              <w:t xml:space="preserve"> back transformations.</w:t>
            </w:r>
          </w:p>
        </w:tc>
        <w:tc>
          <w:tcPr>
            <w:tcW w:w="706" w:type="dxa"/>
            <w:tcBorders>
              <w:top w:val="nil"/>
              <w:left w:val="nil"/>
              <w:bottom w:val="nil"/>
              <w:right w:val="nil"/>
            </w:tcBorders>
            <w:noWrap/>
            <w:vAlign w:val="center"/>
            <w:hideMark/>
          </w:tcPr>
          <w:p w14:paraId="26245A27"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shd w:val="clear" w:color="auto" w:fill="D9D9D9"/>
            <w:noWrap/>
            <w:vAlign w:val="center"/>
            <w:hideMark/>
          </w:tcPr>
          <w:p w14:paraId="5BA362CF"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shd w:val="clear" w:color="auto" w:fill="D9D9D9"/>
            <w:noWrap/>
            <w:vAlign w:val="center"/>
            <w:hideMark/>
          </w:tcPr>
          <w:p w14:paraId="2612747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c>
          <w:tcPr>
            <w:tcW w:w="706" w:type="dxa"/>
            <w:tcBorders>
              <w:top w:val="nil"/>
              <w:left w:val="nil"/>
              <w:bottom w:val="nil"/>
              <w:right w:val="nil"/>
            </w:tcBorders>
            <w:noWrap/>
            <w:vAlign w:val="center"/>
            <w:hideMark/>
          </w:tcPr>
          <w:p w14:paraId="2D0AEE32"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noWrap/>
            <w:vAlign w:val="center"/>
            <w:hideMark/>
          </w:tcPr>
          <w:p w14:paraId="1760BC66"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7</w:t>
            </w:r>
          </w:p>
        </w:tc>
        <w:tc>
          <w:tcPr>
            <w:tcW w:w="706" w:type="dxa"/>
            <w:tcBorders>
              <w:top w:val="nil"/>
              <w:left w:val="nil"/>
              <w:bottom w:val="nil"/>
              <w:right w:val="nil"/>
            </w:tcBorders>
            <w:vAlign w:val="center"/>
          </w:tcPr>
          <w:p w14:paraId="75284C6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0</w:t>
            </w:r>
          </w:p>
        </w:tc>
        <w:tc>
          <w:tcPr>
            <w:tcW w:w="706" w:type="dxa"/>
            <w:tcBorders>
              <w:top w:val="nil"/>
              <w:left w:val="nil"/>
              <w:bottom w:val="nil"/>
              <w:right w:val="nil"/>
            </w:tcBorders>
            <w:vAlign w:val="center"/>
          </w:tcPr>
          <w:p w14:paraId="2608D45B"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4</w:t>
            </w:r>
          </w:p>
        </w:tc>
      </w:tr>
      <w:tr w:rsidR="00AA6907" w:rsidRPr="000C7F5A"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Verification attempt 7</w:t>
            </w:r>
          </w:p>
        </w:tc>
        <w:tc>
          <w:tcPr>
            <w:tcW w:w="3420" w:type="dxa"/>
            <w:tcBorders>
              <w:top w:val="nil"/>
              <w:left w:val="nil"/>
              <w:bottom w:val="single" w:sz="4" w:space="0" w:color="auto"/>
              <w:right w:val="nil"/>
            </w:tcBorders>
            <w:vAlign w:val="center"/>
          </w:tcPr>
          <w:p w14:paraId="6911FCEA"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76</w:t>
            </w:r>
          </w:p>
        </w:tc>
        <w:tc>
          <w:tcPr>
            <w:tcW w:w="706" w:type="dxa"/>
            <w:tcBorders>
              <w:top w:val="nil"/>
              <w:left w:val="nil"/>
              <w:bottom w:val="single" w:sz="4" w:space="0" w:color="auto"/>
              <w:right w:val="nil"/>
            </w:tcBorders>
            <w:noWrap/>
            <w:vAlign w:val="center"/>
          </w:tcPr>
          <w:p w14:paraId="68F8DF2C"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39</w:t>
            </w:r>
          </w:p>
        </w:tc>
        <w:tc>
          <w:tcPr>
            <w:tcW w:w="706" w:type="dxa"/>
            <w:tcBorders>
              <w:top w:val="nil"/>
              <w:left w:val="nil"/>
              <w:bottom w:val="single" w:sz="4" w:space="0" w:color="auto"/>
              <w:right w:val="nil"/>
            </w:tcBorders>
            <w:noWrap/>
            <w:vAlign w:val="center"/>
          </w:tcPr>
          <w:p w14:paraId="2E9679D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57</w:t>
            </w:r>
          </w:p>
        </w:tc>
        <w:tc>
          <w:tcPr>
            <w:tcW w:w="706" w:type="dxa"/>
            <w:tcBorders>
              <w:top w:val="nil"/>
              <w:left w:val="nil"/>
              <w:bottom w:val="single" w:sz="4" w:space="0" w:color="auto"/>
              <w:right w:val="nil"/>
            </w:tcBorders>
            <w:vAlign w:val="center"/>
          </w:tcPr>
          <w:p w14:paraId="5DCD2BA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c>
          <w:tcPr>
            <w:tcW w:w="706" w:type="dxa"/>
            <w:tcBorders>
              <w:top w:val="nil"/>
              <w:left w:val="nil"/>
              <w:bottom w:val="single" w:sz="4" w:space="0" w:color="auto"/>
              <w:right w:val="nil"/>
            </w:tcBorders>
            <w:vAlign w:val="center"/>
          </w:tcPr>
          <w:p w14:paraId="2310C438" w14:textId="77777777" w:rsidR="000B19C6" w:rsidRPr="000C7F5A" w:rsidRDefault="00000000" w:rsidP="000C7F5A">
            <w:pPr>
              <w:spacing w:line="240" w:lineRule="auto"/>
              <w:ind w:firstLine="0"/>
              <w:rPr>
                <w:rFonts w:eastAsia="MS Mincho"/>
                <w:sz w:val="20"/>
                <w:szCs w:val="20"/>
              </w:rPr>
            </w:pPr>
            <w:r w:rsidRPr="000C7F5A">
              <w:rPr>
                <w:rFonts w:eastAsia="MS Mincho"/>
                <w:sz w:val="20"/>
                <w:szCs w:val="20"/>
              </w:rPr>
              <w:t>-</w:t>
            </w:r>
          </w:p>
        </w:tc>
      </w:tr>
      <w:tr w:rsidR="00AA6907" w:rsidRPr="000C7F5A"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Pr="000C7F5A" w:rsidRDefault="00000000" w:rsidP="000C7F5A">
            <w:pPr>
              <w:spacing w:line="240" w:lineRule="auto"/>
              <w:ind w:firstLine="0"/>
              <w:rPr>
                <w:rFonts w:eastAsia="MS Mincho"/>
                <w:sz w:val="20"/>
                <w:szCs w:val="20"/>
              </w:rPr>
            </w:pPr>
            <w:r w:rsidRPr="000C7F5A">
              <w:rPr>
                <w:rFonts w:eastAsia="MS Mincho"/>
                <w:i/>
                <w:iCs/>
                <w:sz w:val="20"/>
                <w:szCs w:val="20"/>
              </w:rPr>
              <w:t>Notes:</w:t>
            </w:r>
            <w:r w:rsidRPr="000C7F5A">
              <w:rPr>
                <w:rFonts w:eastAsia="MS Mincho"/>
                <w:sz w:val="20"/>
                <w:szCs w:val="20"/>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0C7F5A">
              <w:rPr>
                <w:sz w:val="20"/>
                <w:szCs w:val="20"/>
              </w:rPr>
              <w:t>what can be accounted for by rounding or truncation (</w:t>
            </w:r>
            <w:r w:rsidRPr="000C7F5A">
              <w:rPr>
                <w:rFonts w:eastAsia="MS Mincho"/>
                <w:sz w:val="20"/>
                <w:szCs w:val="20"/>
              </w:rPr>
              <w:t>±.01</w:t>
            </w:r>
            <w:r w:rsidRPr="000C7F5A">
              <w:rPr>
                <w:sz w:val="20"/>
                <w:szCs w:val="20"/>
              </w:rPr>
              <w:t>)</w:t>
            </w:r>
            <w:r w:rsidRPr="000C7F5A">
              <w:rPr>
                <w:rFonts w:eastAsia="MS Mincho"/>
                <w:sz w:val="20"/>
                <w:szCs w:val="20"/>
              </w:rPr>
              <w:t>.</w:t>
            </w:r>
          </w:p>
          <w:p w14:paraId="699E9313" w14:textId="77777777" w:rsidR="00845FB9" w:rsidRPr="000C7F5A" w:rsidRDefault="00000000" w:rsidP="000C7F5A">
            <w:pPr>
              <w:spacing w:line="240" w:lineRule="auto"/>
              <w:ind w:firstLine="0"/>
              <w:rPr>
                <w:rFonts w:eastAsia="MS Mincho"/>
                <w:sz w:val="20"/>
                <w:szCs w:val="20"/>
              </w:rPr>
            </w:pPr>
            <w:r w:rsidRPr="000C7F5A">
              <w:rPr>
                <w:rFonts w:eastAsia="MS Mincho"/>
                <w:sz w:val="20"/>
                <w:szCs w:val="20"/>
              </w:rPr>
              <w:t xml:space="preserve">* This SPSS script contains multiple </w:t>
            </w:r>
            <w:r w:rsidR="00D44D3B" w:rsidRPr="000C7F5A">
              <w:rPr>
                <w:rFonts w:eastAsia="MS Mincho"/>
                <w:sz w:val="20"/>
                <w:szCs w:val="20"/>
              </w:rPr>
              <w:t>issues that prevent it from running</w:t>
            </w:r>
            <w:r w:rsidRPr="000C7F5A">
              <w:rPr>
                <w:rFonts w:eastAsia="MS Mincho"/>
                <w:sz w:val="20"/>
                <w:szCs w:val="20"/>
              </w:rPr>
              <w:t xml:space="preserve">. See main text for discussion.  </w:t>
            </w:r>
          </w:p>
          <w:p w14:paraId="037D2B34" w14:textId="77777777" w:rsidR="00EF3810" w:rsidRPr="000C7F5A" w:rsidRDefault="00000000" w:rsidP="000C7F5A">
            <w:pPr>
              <w:spacing w:line="240" w:lineRule="auto"/>
              <w:ind w:firstLine="0"/>
              <w:rPr>
                <w:rFonts w:eastAsia="MS Mincho"/>
                <w:sz w:val="20"/>
                <w:szCs w:val="20"/>
              </w:rPr>
            </w:pPr>
            <w:r w:rsidRPr="000C7F5A">
              <w:rPr>
                <w:rFonts w:eastAsia="MS Mincho"/>
                <w:sz w:val="20"/>
                <w:szCs w:val="20"/>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w:t>
            </w:r>
            <w:r w:rsidRPr="000C7F5A">
              <w:rPr>
                <w:rFonts w:eastAsia="MS Mincho"/>
                <w:sz w:val="20"/>
                <w:szCs w:val="20"/>
              </w:rPr>
              <w:lastRenderedPageBreak/>
              <w:t xml:space="preserve">also confused their CIs with their CRs. Alignment is closer but still imperfect, i.e., </w:t>
            </w:r>
            <w:r w:rsidR="00224644" w:rsidRPr="000C7F5A">
              <w:rPr>
                <w:rFonts w:eastAsia="MS Mincho"/>
                <w:sz w:val="20"/>
                <w:szCs w:val="20"/>
              </w:rPr>
              <w:t xml:space="preserve">reported </w:t>
            </w:r>
            <m:oMath>
              <m:acc>
                <m:accPr>
                  <m:chr m:val="̅"/>
                  <m:ctrlPr>
                    <w:rPr>
                      <w:rFonts w:ascii="Cambria Math" w:eastAsia="MS Mincho" w:hAnsi="Cambria Math"/>
                      <w:sz w:val="20"/>
                      <w:szCs w:val="20"/>
                    </w:rPr>
                  </m:ctrlPr>
                </m:accPr>
                <m:e>
                  <m:r>
                    <w:rPr>
                      <w:rFonts w:ascii="Cambria Math" w:eastAsia="MS Mincho" w:hAnsi="Cambria Math"/>
                      <w:sz w:val="20"/>
                      <w:szCs w:val="20"/>
                    </w:rPr>
                    <m:t>r</m:t>
                  </m:r>
                </m:e>
              </m:acc>
              <m:r>
                <w:rPr>
                  <w:rFonts w:ascii="Cambria Math" w:eastAsia="MS Mincho" w:hAnsi="Cambria Math"/>
                  <w:sz w:val="20"/>
                  <w:szCs w:val="20"/>
                </w:rPr>
                <m:t xml:space="preserve"> </m:t>
              </m:r>
            </m:oMath>
            <w:r w:rsidR="00224644" w:rsidRPr="000C7F5A">
              <w:rPr>
                <w:rFonts w:eastAsia="MS Mincho"/>
                <w:sz w:val="20"/>
                <w:szCs w:val="20"/>
              </w:rPr>
              <w:t xml:space="preserve">= .45, reclaculated </w:t>
            </w:r>
            <m:oMath>
              <m:acc>
                <m:accPr>
                  <m:chr m:val="̅"/>
                  <m:ctrlPr>
                    <w:rPr>
                      <w:rFonts w:ascii="Cambria Math" w:eastAsia="MS Mincho" w:hAnsi="Cambria Math"/>
                      <w:sz w:val="20"/>
                      <w:szCs w:val="20"/>
                    </w:rPr>
                  </m:ctrlPr>
                </m:accPr>
                <m:e>
                  <m:r>
                    <w:rPr>
                      <w:rFonts w:ascii="Cambria Math" w:eastAsia="MS Mincho" w:hAnsi="Cambria Math"/>
                      <w:sz w:val="20"/>
                      <w:szCs w:val="20"/>
                    </w:rPr>
                    <m:t>r</m:t>
                  </m:r>
                </m:e>
              </m:acc>
              <m:r>
                <w:rPr>
                  <w:rFonts w:ascii="Cambria Math" w:eastAsia="MS Mincho" w:hAnsi="Cambria Math"/>
                  <w:sz w:val="20"/>
                  <w:szCs w:val="20"/>
                </w:rPr>
                <m:t xml:space="preserve"> </m:t>
              </m:r>
            </m:oMath>
            <w:r w:rsidR="00224644" w:rsidRPr="000C7F5A">
              <w:rPr>
                <w:rFonts w:eastAsia="MS Mincho"/>
                <w:sz w:val="20"/>
                <w:szCs w:val="20"/>
              </w:rPr>
              <w:t xml:space="preserve">= .48; </w:t>
            </w:r>
            <w:r w:rsidRPr="000C7F5A">
              <w:rPr>
                <w:rFonts w:eastAsia="MS Mincho"/>
                <w:sz w:val="20"/>
                <w:szCs w:val="20"/>
              </w:rPr>
              <w:t xml:space="preserve">reported CI = [.40, .54], </w:t>
            </w:r>
            <w:r w:rsidR="00224644" w:rsidRPr="000C7F5A">
              <w:rPr>
                <w:rFonts w:eastAsia="MS Mincho"/>
                <w:sz w:val="20"/>
                <w:szCs w:val="20"/>
              </w:rPr>
              <w:t xml:space="preserve">reclaculated </w:t>
            </w:r>
            <w:r w:rsidRPr="000C7F5A">
              <w:rPr>
                <w:rFonts w:eastAsia="MS Mincho"/>
                <w:sz w:val="20"/>
                <w:szCs w:val="20"/>
              </w:rPr>
              <w:t>CR = [.39, .57]; reported CR = [.23, .67[,</w:t>
            </w:r>
            <w:r w:rsidR="00224644" w:rsidRPr="000C7F5A">
              <w:rPr>
                <w:rFonts w:eastAsia="MS Mincho"/>
                <w:sz w:val="20"/>
                <w:szCs w:val="20"/>
              </w:rPr>
              <w:t xml:space="preserve">reclaculated </w:t>
            </w:r>
            <w:r w:rsidRPr="000C7F5A">
              <w:rPr>
                <w:rFonts w:eastAsia="MS Mincho"/>
                <w:sz w:val="20"/>
                <w:szCs w:val="20"/>
              </w:rPr>
              <w:t xml:space="preserve">CI = [.20, 74]. </w:t>
            </w:r>
          </w:p>
        </w:tc>
      </w:tr>
    </w:tbl>
    <w:p w14:paraId="37E76994" w14:textId="77777777" w:rsidR="009B4A0E" w:rsidRDefault="009B4A0E" w:rsidP="00D77465"/>
    <w:p w14:paraId="43CA2B8E" w14:textId="77777777" w:rsidR="003C6701" w:rsidRDefault="003C6701" w:rsidP="00D77465">
      <w:pPr>
        <w:sectPr w:rsidR="003C6701" w:rsidSect="00D77465">
          <w:pgSz w:w="16840" w:h="11900" w:orient="landscape"/>
          <w:pgMar w:top="1440" w:right="1440" w:bottom="1440" w:left="1440" w:header="709" w:footer="709" w:gutter="0"/>
          <w:cols w:space="340"/>
          <w:titlePg/>
          <w:docGrid w:linePitch="360"/>
          <w15:footnoteColumns w:val="1"/>
        </w:sectPr>
      </w:pPr>
    </w:p>
    <w:p w14:paraId="4FB2E610" w14:textId="77777777" w:rsidR="00993E5C" w:rsidRPr="00CC1B6A" w:rsidRDefault="00993E5C" w:rsidP="00974D7B">
      <w:pPr>
        <w:pStyle w:val="Heading3"/>
      </w:pPr>
      <w:r w:rsidRPr="00CC1B6A">
        <w:lastRenderedPageBreak/>
        <w:t xml:space="preserve">Verification </w:t>
      </w:r>
      <w:proofErr w:type="gramStart"/>
      <w:r w:rsidRPr="00CC1B6A">
        <w:t>attempt</w:t>
      </w:r>
      <w:proofErr w:type="gramEnd"/>
      <w:r w:rsidRPr="00CC1B6A">
        <w:t xml:space="preserve"> 1</w:t>
      </w:r>
    </w:p>
    <w:p w14:paraId="1D30C496" w14:textId="77777777" w:rsidR="00993E5C" w:rsidRPr="00CC1B6A" w:rsidRDefault="00993E5C" w:rsidP="00D77465">
      <w:r w:rsidRPr="00CC1B6A">
        <w:t>The first verification attempt employed Field’s “</w:t>
      </w:r>
      <w:proofErr w:type="spellStart"/>
      <w:r w:rsidRPr="00CC1B6A">
        <w:t>h_s</w:t>
      </w:r>
      <w:proofErr w:type="spellEnd"/>
      <w:r w:rsidRPr="00CC1B6A">
        <w:t xml:space="preserve"> </w:t>
      </w:r>
      <w:proofErr w:type="spellStart"/>
      <w:r w:rsidRPr="00CC1B6A">
        <w:t>syntax.sps</w:t>
      </w:r>
      <w:proofErr w:type="spellEnd"/>
      <w:r w:rsidRPr="00CC1B6A">
        <w:t xml:space="preserve">” SPSS script. The default 80% Credibility Interval widths were changed to 95% to match what was reported by Vahey et al. (2015). </w:t>
      </w:r>
    </w:p>
    <w:p w14:paraId="2361FC08" w14:textId="6BA2FADD" w:rsidR="008806BD" w:rsidRPr="00993E5C" w:rsidRDefault="00993E5C" w:rsidP="00D77465">
      <w:pPr>
        <w:rPr>
          <w:iCs/>
        </w:rPr>
      </w:pPr>
      <w:r w:rsidRPr="00CC1B6A">
        <w:t xml:space="preserve">One other key assumption was made </w:t>
      </w:r>
      <w:proofErr w:type="gramStart"/>
      <w:r w:rsidRPr="00CC1B6A">
        <w:t>in order to</w:t>
      </w:r>
      <w:proofErr w:type="gramEnd"/>
      <w:r w:rsidRPr="00CC1B6A">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rsidRPr="00CC1B6A">
        <w:fldChar w:fldCharType="begin"/>
      </w:r>
      <w:r w:rsidRPr="00CC1B6A">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For Field’s “</w:t>
      </w:r>
      <w:proofErr w:type="spellStart"/>
      <w:r w:rsidRPr="00CC1B6A">
        <w:t>h_s</w:t>
      </w:r>
      <w:proofErr w:type="spellEnd"/>
      <w:r w:rsidRPr="00CC1B6A">
        <w:t xml:space="preserve"> </w:t>
      </w:r>
      <w:proofErr w:type="spellStart"/>
      <w:r w:rsidRPr="00CC1B6A">
        <w:t>syntax.sps</w:t>
      </w:r>
      <w:proofErr w:type="spellEnd"/>
      <w:r w:rsidRPr="00CC1B6A">
        <w:t xml:space="preserve">” script to run it requires the researcher to provide reliability values for </w:t>
      </w:r>
      <w:proofErr w:type="gramStart"/>
      <w:r w:rsidRPr="00CC1B6A">
        <w:t>both of the measures</w:t>
      </w:r>
      <w:proofErr w:type="gramEnd"/>
      <w:r w:rsidRPr="00CC1B6A">
        <w:t xml:space="preserve"> that produced each effect size. Partially missing values can be imputed via the mean, but at least some reliability values must be provided. However, Vahey et al. (2015) do not report any extracting or</w:t>
      </w:r>
      <w:r>
        <w:t xml:space="preserve"> </w:t>
      </w:r>
      <w:r w:rsidR="008806BD" w:rsidRPr="00CC1B6A">
        <w:t xml:space="preserve">estimating reliabilities or deattenuating the effect sizes based on them, and no reliability data is available in their manuscript or supplementary materials. In the absence of other information, I set the reliability for all variables to 1.0 </w:t>
      </w:r>
      <w:proofErr w:type="gramStart"/>
      <w:r w:rsidR="008806BD" w:rsidRPr="00CC1B6A">
        <w:t>in order to</w:t>
      </w:r>
      <w:proofErr w:type="gramEnd"/>
      <w:r w:rsidR="008806BD" w:rsidRPr="00CC1B6A">
        <w:t xml:space="preserve"> allow the script to run. </w:t>
      </w:r>
    </w:p>
    <w:p w14:paraId="010E85CB" w14:textId="77777777" w:rsidR="008806BD" w:rsidRPr="00845FB9" w:rsidRDefault="008806BD" w:rsidP="00D77465">
      <w:pPr>
        <w:rPr>
          <w:iCs/>
        </w:rPr>
      </w:pPr>
      <w:r w:rsidRPr="00CC1B6A">
        <w:t xml:space="preserve">This verification attempt did not reproduce the original results for the point estimate, Confidence Interval, or Credibility Interval (see </w:t>
      </w:r>
    </w:p>
    <w:p w14:paraId="252F69C8" w14:textId="77777777" w:rsidR="008806BD" w:rsidRPr="00034410" w:rsidRDefault="008806BD" w:rsidP="00974D7B">
      <w:pPr>
        <w:pStyle w:val="Heading3"/>
      </w:pPr>
      <w:r w:rsidRPr="00034410">
        <w:t xml:space="preserve">Verification </w:t>
      </w:r>
      <w:proofErr w:type="gramStart"/>
      <w:r w:rsidRPr="00034410">
        <w:t>attempt</w:t>
      </w:r>
      <w:proofErr w:type="gramEnd"/>
      <w:r w:rsidRPr="00034410">
        <w:t xml:space="preserve"> </w:t>
      </w:r>
      <w:r>
        <w:t>3</w:t>
      </w:r>
    </w:p>
    <w:p w14:paraId="26F9D781" w14:textId="77777777" w:rsidR="008806BD" w:rsidRDefault="008806BD" w:rsidP="00D77465">
      <w:pPr>
        <w:rPr>
          <w:iCs/>
        </w:rPr>
      </w:pPr>
      <w:r>
        <w:rPr>
          <w:iCs/>
        </w:rPr>
        <w:t>I then reimplemented the math specified in the “</w:t>
      </w:r>
      <w:proofErr w:type="spellStart"/>
      <w:r w:rsidRPr="00034410">
        <w:t>Meta_Basic_r.sps</w:t>
      </w:r>
      <w:proofErr w:type="spellEnd"/>
      <w:r>
        <w:t xml:space="preserve">” and </w:t>
      </w:r>
      <w:r w:rsidRPr="00034410">
        <w:t>“</w:t>
      </w:r>
      <w:proofErr w:type="spellStart"/>
      <w:r w:rsidRPr="00034410">
        <w:t>h_s</w:t>
      </w:r>
      <w:proofErr w:type="spellEnd"/>
      <w:r w:rsidRPr="00034410">
        <w:t xml:space="preserve"> </w:t>
      </w:r>
      <w:proofErr w:type="spellStart"/>
      <w:r w:rsidRPr="00034410">
        <w:t>syntax.sps</w:t>
      </w:r>
      <w:proofErr w:type="spellEnd"/>
      <w:r w:rsidRPr="00034410">
        <w:t>”</w:t>
      </w:r>
      <w:r>
        <w:t xml:space="preserve"> in R. I obtained identical results for the SPSS and R versions of the latter, providing some confidence that the reimplementation of the former was also accurate. </w:t>
      </w:r>
    </w:p>
    <w:p w14:paraId="59CD3788" w14:textId="77777777" w:rsidR="008806BD" w:rsidRDefault="008806BD" w:rsidP="00D77465">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t xml:space="preserve"> was negative it was set to zero</w:t>
      </w:r>
      <w:r>
        <w:t xml:space="preserve"> to produce a Credibility Interval width of 0. This correction was specified in </w:t>
      </w:r>
      <w:r w:rsidRPr="00034410">
        <w:t>“</w:t>
      </w:r>
      <w:proofErr w:type="spellStart"/>
      <w:r w:rsidRPr="00034410">
        <w:t>h_s</w:t>
      </w:r>
      <w:proofErr w:type="spellEnd"/>
      <w:r w:rsidRPr="00034410">
        <w:t xml:space="preserve"> </w:t>
      </w:r>
      <w:proofErr w:type="spellStart"/>
      <w:r w:rsidRPr="00034410">
        <w:t>syntax.sps</w:t>
      </w:r>
      <w:proofErr w:type="spellEnd"/>
      <w:r w:rsidRPr="00034410">
        <w:t xml:space="preserve">” </w:t>
      </w:r>
      <w:r>
        <w:t>but not “</w:t>
      </w:r>
      <w:proofErr w:type="spellStart"/>
      <w:r w:rsidRPr="00034410">
        <w:t>Meta_Basic_r.sps</w:t>
      </w:r>
      <w:proofErr w:type="spellEnd"/>
      <w:r>
        <w:t>” – I merely applied it in both</w:t>
      </w:r>
      <w:r w:rsidRPr="00034410">
        <w:t xml:space="preserve">. Without this alternation,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t xml:space="preserve"> was negative the script would fail to run. </w:t>
      </w:r>
    </w:p>
    <w:p w14:paraId="30D83F6D" w14:textId="77777777" w:rsidR="008806BD" w:rsidRDefault="008806BD" w:rsidP="00D77465">
      <w:pPr>
        <w:rPr>
          <w:iCs/>
        </w:rPr>
      </w:pPr>
      <w:r>
        <w:lastRenderedPageBreak/>
        <w:t>T</w:t>
      </w:r>
      <w:r w:rsidRPr="00034410">
        <w:t xml:space="preserve">his verification attempt </w:t>
      </w:r>
      <w:r>
        <w:t xml:space="preserve">of the R implementation of the Hunter and </w:t>
      </w:r>
      <w:proofErr w:type="spellStart"/>
      <w:r>
        <w:t>Schimdt</w:t>
      </w:r>
      <w:proofErr w:type="spellEnd"/>
      <w:r>
        <w:t xml:space="preserve"> style meta-analysis implemented in </w:t>
      </w:r>
      <w:r>
        <w:rPr>
          <w:iCs/>
        </w:rPr>
        <w:t>“</w:t>
      </w:r>
      <w:proofErr w:type="spellStart"/>
      <w:r w:rsidRPr="00034410">
        <w:t>Meta_Basic_r.sps</w:t>
      </w:r>
      <w:proofErr w:type="spellEnd"/>
      <w:r>
        <w:t xml:space="preserve">” </w:t>
      </w:r>
      <w:r w:rsidRPr="00034410">
        <w:t xml:space="preserve">also did not reproduce the original results. The point estimate was off by </w:t>
      </w:r>
      <w:r>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although this is </w:t>
      </w:r>
      <w:r w:rsidRPr="00034410">
        <w:t xml:space="preserve">more than </w:t>
      </w:r>
      <w:r>
        <w:t xml:space="preserve">can </w:t>
      </w:r>
      <w:r w:rsidRPr="00034410">
        <w:t xml:space="preserve">be accounted for by </w:t>
      </w:r>
      <w:r>
        <w:t xml:space="preserve">common methods of </w:t>
      </w:r>
      <w:r w:rsidRPr="00034410">
        <w:t>rounding</w:t>
      </w:r>
      <w:r>
        <w:t>, although it 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730600C0" w14:textId="77777777" w:rsidR="008806BD" w:rsidRDefault="008806BD" w:rsidP="00974D7B">
      <w:pPr>
        <w:pStyle w:val="Heading3"/>
      </w:pPr>
      <w:r w:rsidRPr="00034410">
        <w:t xml:space="preserve">Verification </w:t>
      </w:r>
      <w:proofErr w:type="gramStart"/>
      <w:r w:rsidRPr="00034410">
        <w:t>attempt</w:t>
      </w:r>
      <w:proofErr w:type="gramEnd"/>
      <w:r w:rsidRPr="00034410">
        <w:t xml:space="preserve"> </w:t>
      </w:r>
      <w:r>
        <w:t>4</w:t>
      </w:r>
    </w:p>
    <w:p w14:paraId="4857C2E1" w14:textId="77777777" w:rsidR="008806BD" w:rsidRDefault="008806BD" w:rsidP="00D77465">
      <w:r>
        <w:t xml:space="preserve">A close reading of Field &amp; Gillet (2010) and </w:t>
      </w:r>
      <w:r>
        <w:rPr>
          <w:iCs/>
        </w:rPr>
        <w:t>“</w:t>
      </w:r>
      <w:proofErr w:type="spellStart"/>
      <w:r w:rsidRPr="00034410">
        <w:t>Meta_Basic_r.sps</w:t>
      </w:r>
      <w:proofErr w:type="spellEnd"/>
      <w:r>
        <w:t xml:space="preserve">” revealed an inconsistency between them: Field &amp; Gillett state that Overton corrections should be applied to the individual correlations in the Hedges and </w:t>
      </w:r>
      <w:proofErr w:type="gramStart"/>
      <w:r>
        <w:t>colleagues</w:t>
      </w:r>
      <w:proofErr w:type="gramEnd"/>
      <w:r>
        <w:t xml:space="preserve"> approach but not the Hunter and Schmidt approach. However, the SPSS script applies Overton corrections in both. I therefore removed this correction from my R implementation for attempt 4. This changed the results very little from attempt 3, and did not reproduce Vahey et al.’s (2015) results. </w:t>
      </w:r>
    </w:p>
    <w:p w14:paraId="69DC189D" w14:textId="77777777" w:rsidR="008806BD" w:rsidRDefault="008806BD" w:rsidP="00974D7B">
      <w:pPr>
        <w:pStyle w:val="Heading3"/>
      </w:pPr>
      <w:r>
        <w:t xml:space="preserve">Verification </w:t>
      </w:r>
      <w:proofErr w:type="gramStart"/>
      <w:r>
        <w:t>attempt</w:t>
      </w:r>
      <w:proofErr w:type="gramEnd"/>
      <w:r>
        <w:t xml:space="preserve"> 5</w:t>
      </w:r>
    </w:p>
    <w:p w14:paraId="3BA927EF" w14:textId="77777777" w:rsidR="008806BD" w:rsidRPr="00034410" w:rsidRDefault="008806BD" w:rsidP="00D77465">
      <w:r>
        <w:t xml:space="preserve">In order to try to obtain the original results, </w:t>
      </w:r>
      <w:r w:rsidRPr="00034410">
        <w:t xml:space="preserve">I </w:t>
      </w:r>
      <w:r>
        <w:t xml:space="preserve">then </w:t>
      </w:r>
      <w:r w:rsidRPr="00034410">
        <w:t>switched from using</w:t>
      </w:r>
      <w:r>
        <w:t xml:space="preserve"> manual implementations of the equations reported in </w:t>
      </w:r>
      <w:r w:rsidRPr="00034410">
        <w:t>Field</w:t>
      </w:r>
      <w:r>
        <w:t xml:space="preserve"> &amp; Gillett (2010) (i.e., their </w:t>
      </w:r>
      <w:r w:rsidRPr="00034410">
        <w:t xml:space="preserve">SPSS </w:t>
      </w:r>
      <w:r>
        <w:t xml:space="preserve">code or my translations into R) </w:t>
      </w:r>
      <w:r w:rsidRPr="00034410">
        <w:t>to</w:t>
      </w:r>
      <w:r>
        <w:t xml:space="preserve"> instead using an established R package for meta-analyses:</w:t>
      </w:r>
      <w:r w:rsidRPr="00034410">
        <w:t xml:space="preserve"> </w:t>
      </w:r>
      <w:proofErr w:type="spellStart"/>
      <w:r w:rsidRPr="00034410">
        <w:t>Vi</w:t>
      </w:r>
      <w:r>
        <w:t>e</w:t>
      </w:r>
      <w:r w:rsidRPr="00034410">
        <w:t>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written using the </w:t>
      </w:r>
      <w:proofErr w:type="spellStart"/>
      <w:r w:rsidRPr="00034410">
        <w:t>metafor</w:t>
      </w:r>
      <w:proofErr w:type="spellEnd"/>
      <w:r w:rsidRPr="00034410">
        <w:t xml:space="preserve">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w:t>
      </w:r>
      <w:r>
        <w:t xml:space="preserve">and package </w:t>
      </w:r>
      <w:r w:rsidRPr="00034410">
        <w:t>I was more familiar with</w:t>
      </w:r>
      <w:r>
        <w:t xml:space="preserve">, allowing me to try a variety of variations on a given attempt more efficiently. </w:t>
      </w:r>
      <w:r w:rsidRPr="00034410">
        <w:t xml:space="preserve">Field &amp; Gillett’s (2010) equations </w:t>
      </w:r>
      <w:r>
        <w:t xml:space="preserve">2-5 </w:t>
      </w:r>
      <w:r w:rsidRPr="00034410">
        <w:t xml:space="preserve">were </w:t>
      </w:r>
      <w:r>
        <w:t xml:space="preserve">used to </w:t>
      </w:r>
      <w:r w:rsidRPr="00034410">
        <w:t>implement</w:t>
      </w:r>
      <w:r>
        <w:t xml:space="preserve"> Credibility Intervals</w:t>
      </w:r>
      <w:r w:rsidRPr="00034410">
        <w:t xml:space="preserve">. </w:t>
      </w:r>
      <w:r>
        <w:t>In this attempt,</w:t>
      </w:r>
      <w:r w:rsidRPr="00034410">
        <w:t xml:space="preserve"> the </w:t>
      </w:r>
      <w:r>
        <w:t>Confidence Interval</w:t>
      </w:r>
      <w:r w:rsidRPr="00034410">
        <w:t xml:space="preserve">s reported by Vahey et al. (2015) were reproduced. However, the </w:t>
      </w:r>
      <w:r w:rsidRPr="00034410">
        <w:lastRenderedPageBreak/>
        <w:t xml:space="preserve">point estimate and </w:t>
      </w:r>
      <w:r>
        <w:t>Credibility Interval</w:t>
      </w:r>
      <w:r w:rsidRPr="00034410">
        <w:t>s again did not reproduce the</w:t>
      </w:r>
      <w:r>
        <w:t xml:space="preserve"> </w:t>
      </w:r>
      <w:r w:rsidRPr="00034410">
        <w:t xml:space="preserve">original results and matched the results found in verification analyses 1 and </w:t>
      </w:r>
      <w:r>
        <w:t xml:space="preserve">4, as well as being very close to 3. </w:t>
      </w:r>
    </w:p>
    <w:p w14:paraId="636DE10D" w14:textId="77777777" w:rsidR="008806BD" w:rsidRPr="00034410" w:rsidRDefault="008806BD" w:rsidP="00D77465">
      <w:r w:rsidRPr="00034410">
        <w:t xml:space="preserve">This verification </w:t>
      </w:r>
      <w:proofErr w:type="gramStart"/>
      <w:r w:rsidRPr="00034410">
        <w:t>attempt</w:t>
      </w:r>
      <w:proofErr w:type="gramEnd"/>
      <w:r w:rsidRPr="00034410">
        <w:t xml:space="preserve"> also attempted to reproduce the original forest plot (Vahey et al., 2015, Figure 1), which was more feasible in R</w:t>
      </w:r>
      <w:r>
        <w:t xml:space="preserve"> and </w:t>
      </w:r>
      <w:proofErr w:type="spellStart"/>
      <w:r>
        <w:t>metafor</w:t>
      </w:r>
      <w:proofErr w:type="spellEnd"/>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2CCB1D53" w14:textId="77777777" w:rsidR="008806BD" w:rsidRPr="00034410" w:rsidRDefault="008806BD" w:rsidP="00974D7B">
      <w:pPr>
        <w:pStyle w:val="Heading3"/>
      </w:pPr>
      <w:r w:rsidRPr="00034410">
        <w:t xml:space="preserve">Verification </w:t>
      </w:r>
      <w:proofErr w:type="gramStart"/>
      <w:r w:rsidRPr="00034410">
        <w:t>attempt</w:t>
      </w:r>
      <w:proofErr w:type="gramEnd"/>
      <w:r w:rsidRPr="00034410">
        <w:t xml:space="preserve"> </w:t>
      </w:r>
      <w:r>
        <w:t>6</w:t>
      </w:r>
    </w:p>
    <w:p w14:paraId="0730D6BE" w14:textId="77777777" w:rsidR="008806BD" w:rsidRDefault="008806BD" w:rsidP="00D77465">
      <w:r>
        <w:t xml:space="preserve">Next, </w:t>
      </w:r>
      <w:r w:rsidRPr="00034410">
        <w:t>I appl</w:t>
      </w:r>
      <w:r>
        <w:t>ied</w:t>
      </w:r>
      <w:r w:rsidRPr="00034410">
        <w:t xml:space="preserve"> Fisher’s </w:t>
      </w:r>
      <w:r w:rsidRPr="00034410">
        <w:rPr>
          <w:i/>
          <w:iCs/>
        </w:rPr>
        <w:t>r</w:t>
      </w:r>
      <w:r w:rsidRPr="00034410">
        <w:t>-to-</w:t>
      </w:r>
      <w:r w:rsidRPr="00034410">
        <w:rPr>
          <w:i/>
          <w:iCs/>
        </w:rPr>
        <w:t>z</w:t>
      </w:r>
      <w:r w:rsidRPr="00034410">
        <w:t xml:space="preserve"> transformations to the individual effect sizes prior to meta-analysis and back transformations prior to reporting and plotting. The analysis was otherwise identical to the previous attempt. All estimated values were identical to attempt</w:t>
      </w:r>
      <w:r>
        <w:t xml:space="preserve"> 5</w:t>
      </w:r>
      <w:r w:rsidRPr="00034410">
        <w:t xml:space="preserve">, therefore the original </w:t>
      </w:r>
      <w:r>
        <w:t xml:space="preserve">meta-analysis </w:t>
      </w:r>
      <w:r w:rsidRPr="00034410">
        <w:t xml:space="preserve">results were not reproduced. </w:t>
      </w:r>
    </w:p>
    <w:p w14:paraId="212FE982" w14:textId="1A5BC067" w:rsidR="000C7F5A" w:rsidRDefault="008806BD" w:rsidP="000C7F5A">
      <w:r>
        <w:t>However, t</w:t>
      </w:r>
      <w:r w:rsidRPr="00034410">
        <w:t xml:space="preserve">he forest plot associated with this attempt </w:t>
      </w:r>
      <w:r>
        <w:t xml:space="preserve">did </w:t>
      </w:r>
      <w:r w:rsidRPr="00034410">
        <w:t xml:space="preserve">reproduce the </w:t>
      </w:r>
      <w:r>
        <w:t>Confidence Interval</w:t>
      </w:r>
      <w:r w:rsidRPr="00034410">
        <w:t xml:space="preserve">s around the individual effect sizes </w:t>
      </w:r>
      <w:r>
        <w:t xml:space="preserve">from Vahey et al.’s (2015) </w:t>
      </w:r>
      <w:r w:rsidRPr="00034410">
        <w:t xml:space="preserve">original </w:t>
      </w:r>
      <w:r>
        <w:t xml:space="preserve">forest </w:t>
      </w:r>
      <w:r w:rsidRPr="00095EF1">
        <w:t>plot (see their Figure 1 and this manuscript’s Figure</w:t>
      </w:r>
      <w:r>
        <w:t>s</w:t>
      </w:r>
      <w:r w:rsidRPr="00095EF1">
        <w:t xml:space="preserve"> </w:t>
      </w:r>
      <w:r>
        <w:t>1 and 3</w:t>
      </w:r>
      <w:r w:rsidRPr="00095EF1">
        <w:t>),</w:t>
      </w:r>
      <w:r w:rsidRPr="00034410">
        <w:t xml:space="preserve"> suggesting that Vahey et al. (2015) employed these transformations but did not report them. </w:t>
      </w:r>
      <w:r>
        <w:t>This under-reported data transformation also implies a second form of underreporting: Vahey et al. (2015) reported employing a Hunter &amp; Schmidt style meta-analysis, but this</w:t>
      </w:r>
      <w:r w:rsidR="000C7F5A">
        <w:t xml:space="preserve"> implies that they diverged from this strategy by also applying Hedges style data transformations (in addition to not applying Hunter &amp; Schmidt style corrections for reliability). While this reproduction of the original </w:t>
      </w:r>
      <w:r w:rsidR="000C7F5A">
        <w:lastRenderedPageBreak/>
        <w:t xml:space="preserve">individual effect sizes and their Confidence Intervals gets us one step closer to understanding the original analytic strategy, it nonetheless does not reproduce the meta-analysis results. </w:t>
      </w:r>
    </w:p>
    <w:p w14:paraId="3DF5C9CB" w14:textId="461DEA2E" w:rsidR="00601B7B" w:rsidRDefault="00601B7B" w:rsidP="000C7F5A">
      <w:pPr>
        <w:sectPr w:rsidR="00601B7B" w:rsidSect="00D77465">
          <w:pgSz w:w="11900" w:h="16840"/>
          <w:pgMar w:top="1440" w:right="1440" w:bottom="1440" w:left="1440" w:header="709" w:footer="709" w:gutter="0"/>
          <w:cols w:space="340"/>
          <w:titlePg/>
          <w:docGrid w:linePitch="360"/>
          <w15:footnoteColumns w:val="1"/>
        </w:sectPr>
      </w:pPr>
    </w:p>
    <w:p w14:paraId="194B371B" w14:textId="77777777" w:rsidR="00057A7F" w:rsidRDefault="00057A7F" w:rsidP="00D77465">
      <w:pPr>
        <w:sectPr w:rsidR="00057A7F" w:rsidSect="00D77465">
          <w:type w:val="continuous"/>
          <w:pgSz w:w="11900" w:h="16840"/>
          <w:pgMar w:top="1440" w:right="1440" w:bottom="1440" w:left="1440" w:header="709" w:footer="709" w:gutter="0"/>
          <w:cols w:space="340"/>
          <w:titlePg/>
          <w:docGrid w:linePitch="360"/>
          <w15:footnoteColumns w:val="1"/>
        </w:sectPr>
      </w:pPr>
    </w:p>
    <w:p w14:paraId="27CBBC31" w14:textId="77777777" w:rsidR="000C7F5A" w:rsidRDefault="000C7F5A">
      <w:pPr>
        <w:spacing w:line="240" w:lineRule="auto"/>
        <w:ind w:firstLine="0"/>
        <w:rPr>
          <w:b/>
          <w:bCs/>
        </w:rPr>
      </w:pPr>
      <w:r>
        <w:rPr>
          <w:b/>
          <w:bCs/>
        </w:rPr>
        <w:br w:type="page"/>
      </w:r>
    </w:p>
    <w:p w14:paraId="758DCFC9" w14:textId="18F91C9F" w:rsidR="00D0718D" w:rsidRPr="00DC0FA7" w:rsidRDefault="00000000" w:rsidP="00D77465">
      <w:r w:rsidRPr="00D0718D">
        <w:rPr>
          <w:b/>
          <w:bCs/>
        </w:rPr>
        <w:lastRenderedPageBreak/>
        <w:t xml:space="preserve">Figure </w:t>
      </w:r>
      <w:r w:rsidR="00B21A2E">
        <w:rPr>
          <w:b/>
          <w:bCs/>
        </w:rPr>
        <w:t>3</w:t>
      </w:r>
      <w:r w:rsidRPr="00D0718D">
        <w:rPr>
          <w:b/>
          <w:bCs/>
        </w:rPr>
        <w:t xml:space="preserve">. </w:t>
      </w:r>
      <w:r w:rsidRPr="00DC0FA7">
        <w:t xml:space="preserve">Forest plot for </w:t>
      </w:r>
      <w:r w:rsidR="001A4627" w:rsidRPr="00DC0FA7">
        <w:t xml:space="preserve">meta-analysis </w:t>
      </w:r>
      <w:r w:rsidRPr="00DC0FA7">
        <w:t xml:space="preserve">verification attempt </w:t>
      </w:r>
      <w:r w:rsidR="00C86BC8" w:rsidRPr="00DC0FA7">
        <w:t>5</w:t>
      </w:r>
      <w:r w:rsidRPr="00DC0FA7">
        <w:t>.</w:t>
      </w:r>
    </w:p>
    <w:p w14:paraId="5C694F13" w14:textId="77777777" w:rsidR="00D0718D" w:rsidRDefault="00000000" w:rsidP="00D77465">
      <w:r>
        <w:rPr>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Default="00D736B9" w:rsidP="00D77465"/>
    <w:p w14:paraId="0436B118" w14:textId="77777777" w:rsidR="00D736B9" w:rsidRPr="00DC0FA7" w:rsidRDefault="00000000" w:rsidP="00D77465">
      <w:r w:rsidRPr="00D0718D">
        <w:rPr>
          <w:b/>
          <w:bCs/>
        </w:rPr>
        <w:t xml:space="preserve">Figure </w:t>
      </w:r>
      <w:r w:rsidR="00B21A2E">
        <w:rPr>
          <w:b/>
          <w:bCs/>
        </w:rPr>
        <w:t>4</w:t>
      </w:r>
      <w:r w:rsidRPr="00D0718D">
        <w:rPr>
          <w:b/>
          <w:bCs/>
        </w:rPr>
        <w:t xml:space="preserve">. </w:t>
      </w:r>
      <w:r w:rsidRPr="00DC0FA7">
        <w:t xml:space="preserve">Forest plot for meta-analysis verification attempt </w:t>
      </w:r>
      <w:r w:rsidR="00C86BC8" w:rsidRPr="00DC0FA7">
        <w:t>6</w:t>
      </w:r>
      <w:r w:rsidRPr="00DC0FA7">
        <w:t>.</w:t>
      </w:r>
    </w:p>
    <w:p w14:paraId="4134A017" w14:textId="77777777" w:rsidR="00D736B9" w:rsidRPr="00EA0AA1" w:rsidRDefault="00000000" w:rsidP="00D77465">
      <w:r>
        <w:rPr>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Default="00D0718D" w:rsidP="00D77465">
      <w:pPr>
        <w:sectPr w:rsidR="00D0718D" w:rsidSect="00D77465">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D77465">
      <w:pPr>
        <w:sectPr w:rsidR="00093F1F" w:rsidSect="00D77465">
          <w:type w:val="continuous"/>
          <w:pgSz w:w="11900" w:h="16840"/>
          <w:pgMar w:top="1440" w:right="1440" w:bottom="1440" w:left="1440" w:header="709" w:footer="709" w:gutter="0"/>
          <w:cols w:space="340"/>
          <w:titlePg/>
          <w:docGrid w:linePitch="360"/>
          <w15:footnoteColumns w:val="1"/>
        </w:sectPr>
      </w:pPr>
    </w:p>
    <w:p w14:paraId="7F861C3A" w14:textId="77777777" w:rsidR="00093F1F" w:rsidRDefault="00093F1F" w:rsidP="00D77465"/>
    <w:p w14:paraId="56F5E477" w14:textId="77777777" w:rsidR="00093F1F" w:rsidRDefault="00093F1F" w:rsidP="00D77465">
      <w:pPr>
        <w:sectPr w:rsidR="00093F1F" w:rsidSect="00D77465">
          <w:type w:val="continuous"/>
          <w:pgSz w:w="11900" w:h="16840"/>
          <w:pgMar w:top="1440" w:right="1440" w:bottom="1440" w:left="1440" w:header="709" w:footer="709" w:gutter="0"/>
          <w:cols w:space="340"/>
          <w:titlePg/>
          <w:docGrid w:linePitch="360"/>
          <w15:footnoteColumns w:val="1"/>
        </w:sectPr>
      </w:pPr>
    </w:p>
    <w:p w14:paraId="1A47E9DD" w14:textId="77777777" w:rsidR="000C7F5A" w:rsidRDefault="000C7F5A">
      <w:pPr>
        <w:spacing w:line="240" w:lineRule="auto"/>
        <w:ind w:firstLine="0"/>
      </w:pPr>
      <w:r>
        <w:br w:type="page"/>
      </w:r>
    </w:p>
    <w:p w14:paraId="171AE7A8" w14:textId="77777777" w:rsidR="00E91332" w:rsidRDefault="00E91332" w:rsidP="00974D7B">
      <w:pPr>
        <w:pStyle w:val="Heading3"/>
      </w:pPr>
      <w:r>
        <w:lastRenderedPageBreak/>
        <w:t xml:space="preserve">Verification </w:t>
      </w:r>
      <w:proofErr w:type="gramStart"/>
      <w:r>
        <w:t>attempt</w:t>
      </w:r>
      <w:proofErr w:type="gramEnd"/>
      <w:r>
        <w:t xml:space="preserve"> 7</w:t>
      </w:r>
    </w:p>
    <w:p w14:paraId="6E391573" w14:textId="15EB7361" w:rsidR="00917C66" w:rsidRDefault="00E91332" w:rsidP="00D77465">
      <w:r>
        <w:t xml:space="preserve">Lastly, I </w:t>
      </w:r>
      <w:proofErr w:type="gramStart"/>
      <w:r>
        <w:t>made an attempt</w:t>
      </w:r>
      <w:proofErr w:type="gramEnd"/>
      <w:r>
        <w:t xml:space="preserve"> that purposefully made statistical errors and went against Vahey et al.’s (2015) descriptions of their analytic strategy to see if it could allow me to reproduce the original results. Although Vahey et al. (2015) are explicit that they meta-</w:t>
      </w:r>
      <w:proofErr w:type="spellStart"/>
      <w:r>
        <w:t>analyzed</w:t>
      </w:r>
      <w:proofErr w:type="spellEnd"/>
      <w:r>
        <w:t xml:space="preserve"> the 15 weighted average effect sizes, in this attempt I instead used the 56 individual weighted effect sizes, weighted by the sample sizes reported in the original forest plot (their Figure 1). </w:t>
      </w:r>
      <w:r w:rsidR="006B7744">
        <w:t xml:space="preserve">This analysis therefore </w:t>
      </w:r>
      <w:r w:rsidR="00917C66">
        <w:t xml:space="preserve">purposefully ignored the dependencies among the effect sizes, which Vahey et al. (2015) acknowledged is problematic (see their Footnote 2). For this, I returned to using the original </w:t>
      </w:r>
      <w:r w:rsidR="00917C66" w:rsidRPr="00034410">
        <w:t>“</w:t>
      </w:r>
      <w:proofErr w:type="spellStart"/>
      <w:r w:rsidR="00917C66" w:rsidRPr="00034410">
        <w:t>h_s</w:t>
      </w:r>
      <w:proofErr w:type="spellEnd"/>
      <w:r w:rsidR="00917C66" w:rsidRPr="00034410">
        <w:t xml:space="preserve"> </w:t>
      </w:r>
      <w:proofErr w:type="spellStart"/>
      <w:r w:rsidR="00917C66" w:rsidRPr="00034410">
        <w:t>syntax.sps</w:t>
      </w:r>
      <w:proofErr w:type="spellEnd"/>
      <w:r w:rsidR="00917C66" w:rsidRPr="00034410">
        <w:t>”</w:t>
      </w:r>
      <w:r w:rsidR="00917C66">
        <w:t xml:space="preserve"> SPSS script, with all reliabilities still set to 0.0. </w:t>
      </w:r>
    </w:p>
    <w:p w14:paraId="1EF8CFA5" w14:textId="77777777" w:rsidR="00917C66" w:rsidRPr="00663882" w:rsidRDefault="00917C66" w:rsidP="00D77465">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48; reported CI = [.40, .54], recalculated CR = [.39, .57]; reported CR = [.23, .67[,</w:t>
      </w:r>
      <w:r>
        <w:t xml:space="preserve"> </w:t>
      </w:r>
      <w:r w:rsidRPr="005E3ABB">
        <w:t xml:space="preserve">recalculated CI = [.20, 74]. </w:t>
      </w:r>
    </w:p>
    <w:p w14:paraId="1841ECDA" w14:textId="77777777" w:rsidR="000C5BDB" w:rsidRDefault="00000000" w:rsidP="00974D7B">
      <w:pPr>
        <w:pStyle w:val="Heading3"/>
      </w:pPr>
      <w:r w:rsidRPr="00034410">
        <w:t>Summar</w:t>
      </w:r>
      <w:r w:rsidR="00987DC7" w:rsidRPr="00034410">
        <w:t xml:space="preserve">y </w:t>
      </w:r>
      <w:r w:rsidR="009B1C88">
        <w:t>of attempts</w:t>
      </w:r>
    </w:p>
    <w:p w14:paraId="342813A1" w14:textId="77777777" w:rsidR="009B1C88" w:rsidRPr="009B1C88" w:rsidRDefault="00000000" w:rsidP="00D77465">
      <w:r>
        <w:t>A large</w:t>
      </w:r>
      <w:r w:rsidR="007F7517">
        <w:t>r</w:t>
      </w:r>
      <w:r>
        <w:t xml:space="preserve"> number of small variations on the attempts that are reported here were also tried. For example, alternative values for reliability estimates, and not </w:t>
      </w:r>
      <w:proofErr w:type="gramStart"/>
      <w:r>
        <w:t>back-transforming</w:t>
      </w:r>
      <w:proofErr w:type="gramEnd"/>
      <w:r>
        <w:t xml:space="preserve">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0085D651" w14:textId="77777777" w:rsidR="004735A6" w:rsidRDefault="00000000" w:rsidP="00D77465">
      <w:r>
        <w:lastRenderedPageBreak/>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297B9833" w14:textId="77777777" w:rsidR="00EA7CE9" w:rsidRDefault="00000000" w:rsidP="00D77465">
      <w:r>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77777777" w:rsidR="00710E09" w:rsidRDefault="00000000" w:rsidP="00D77465">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mislabelling Confidence Intervals as Credibility Intervals and vice versa. </w:t>
      </w:r>
    </w:p>
    <w:p w14:paraId="4405BBCD" w14:textId="77777777" w:rsidR="00625E20" w:rsidRDefault="00000000" w:rsidP="00625E20">
      <w:r>
        <w:t xml:space="preserve">Lastly, </w:t>
      </w:r>
      <w:proofErr w:type="gramStart"/>
      <w:r>
        <w:t>with regard to</w:t>
      </w:r>
      <w:proofErr w:type="gramEnd"/>
      <w:r>
        <w:t xml:space="preserve">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 xml:space="preserve">(2022) implementation of the analysis in R and metafor, but not using the scripts that Vahey et al. </w:t>
      </w:r>
      <w:r w:rsidR="00EC09FF">
        <w:lastRenderedPageBreak/>
        <w:t>(2015) report having used.</w:t>
      </w:r>
      <w:r w:rsidR="0086020D">
        <w:t xml:space="preserve"> Therefore, it remains unclear how Vahey et al. (2015) analyzed their data or obtained all their results</w:t>
      </w:r>
      <w:r w:rsidR="00877E70">
        <w:t>, or even which mistakes if any during the meta-analysis may have given rise to their reported results.</w:t>
      </w:r>
    </w:p>
    <w:p w14:paraId="5327A12E" w14:textId="2212BDBD" w:rsidR="00697E83" w:rsidRPr="00034410" w:rsidRDefault="00136B0D" w:rsidP="00625E20">
      <w:pPr>
        <w:pStyle w:val="Heading2"/>
      </w:pPr>
      <w:r>
        <w:t>Weighted a</w:t>
      </w:r>
      <w:r w:rsidR="00B95E95" w:rsidRPr="00034410">
        <w:t>verage effect sizes</w:t>
      </w:r>
      <w:r w:rsidR="007E5FD2" w:rsidRPr="00034410">
        <w:t xml:space="preserve"> </w:t>
      </w:r>
    </w:p>
    <w:p w14:paraId="325F52BE" w14:textId="77777777" w:rsidR="00F73DA2" w:rsidRDefault="00000000" w:rsidP="00D77465">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D77465">
      <w:pPr>
        <w:pStyle w:val="Heading2"/>
      </w:pPr>
      <w:r w:rsidRPr="00034410">
        <w:t>I</w:t>
      </w:r>
      <w:r w:rsidR="00B95E95" w:rsidRPr="00034410">
        <w:t xml:space="preserve">ndividual effect sizes </w:t>
      </w:r>
    </w:p>
    <w:p w14:paraId="32E6DCAD" w14:textId="77777777" w:rsidR="002B663E" w:rsidRPr="002B663E" w:rsidRDefault="00000000" w:rsidP="00D77465">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974D7B">
      <w:pPr>
        <w:pStyle w:val="Heading3"/>
      </w:pPr>
      <w:r w:rsidRPr="00034410">
        <w:t>Assessment of incorrect inclusion</w:t>
      </w:r>
      <w:r w:rsidR="007E6922" w:rsidRPr="00034410">
        <w:t>s</w:t>
      </w:r>
    </w:p>
    <w:p w14:paraId="4644309E" w14:textId="77777777" w:rsidR="00A42C2C" w:rsidRDefault="00000000" w:rsidP="00D77465">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 xml:space="preserve">“quantify how much </w:t>
      </w:r>
      <w:r w:rsidR="005E6648" w:rsidRPr="008372BF">
        <w:rPr>
          <w:i/>
          <w:iCs/>
        </w:rPr>
        <w:lastRenderedPageBreak/>
        <w:t>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629BC290" w14:textId="4205F55B" w:rsidR="00454184" w:rsidRDefault="00000000" w:rsidP="00D77465">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r w:rsidR="004666D2" w:rsidRPr="00034410">
        <w:t>)</w:t>
      </w:r>
      <w:r w:rsidR="00C41C74" w:rsidRPr="00034410">
        <w:t xml:space="preserve">, and were therefore not suitable to be included in a meta-analysis of the IRAP’s criterion validity. </w:t>
      </w:r>
      <w:r w:rsidR="003E7022">
        <w:t>A large degree of incorrect inclusion error was therefore detected in Vahey et al.’s (2015) effect sizes.</w:t>
      </w:r>
    </w:p>
    <w:p w14:paraId="35693575" w14:textId="2935D38C" w:rsidR="00D154BD" w:rsidRDefault="00D154BD" w:rsidP="00D77465">
      <w:r>
        <w:t xml:space="preserve">An exploratory, non-preregistered Welches independent </w:t>
      </w:r>
      <w:r w:rsidRPr="00A30024">
        <w:rPr>
          <w:i/>
          <w:iCs/>
        </w:rPr>
        <w:t>t</w:t>
      </w:r>
      <w:r>
        <w:t xml:space="preserve">-test was used to test for differences in means between the individual effect sizes (on the </w:t>
      </w:r>
      <w:r w:rsidRPr="00A25F55">
        <w:rPr>
          <w:i/>
          <w:iCs/>
        </w:rPr>
        <w:t>r</w:t>
      </w:r>
      <w:r>
        <w:t xml:space="preserve"> scale) reported in the Vahey </w:t>
      </w:r>
      <w:r>
        <w:lastRenderedPageBreak/>
        <w:t xml:space="preserve">et al.’s (2015) supplementary materials. Erroneously included effect sizes that did not actually involve a criterion variable were found to be larger (mean </w:t>
      </w:r>
      <w:r w:rsidRPr="006B085F">
        <w:rPr>
          <w:i/>
          <w:iCs/>
        </w:rPr>
        <w:t>r</w:t>
      </w:r>
      <w:r>
        <w:t xml:space="preserve"> = .59) than those that did (mean </w:t>
      </w:r>
      <w:r w:rsidRPr="006B085F">
        <w:rPr>
          <w:i/>
          <w:iCs/>
        </w:rPr>
        <w:t>r</w:t>
      </w:r>
      <w:r>
        <w:t xml:space="preserve"> = .41), </w:t>
      </w:r>
      <w:proofErr w:type="gramStart"/>
      <w:r w:rsidRPr="00C30F51">
        <w:rPr>
          <w:i/>
          <w:iCs/>
        </w:rPr>
        <w:t>t</w:t>
      </w:r>
      <w:r>
        <w:t>(</w:t>
      </w:r>
      <w:proofErr w:type="gramEnd"/>
      <w:r w:rsidRPr="00A30024">
        <w:t>41.14</w:t>
      </w:r>
      <w:r>
        <w:t xml:space="preserve">) = 4.70, </w:t>
      </w:r>
      <w:r w:rsidRPr="00A30024">
        <w:rPr>
          <w:i/>
          <w:iCs/>
        </w:rPr>
        <w:t>p</w:t>
      </w:r>
      <w:r>
        <w:t xml:space="preserve"> = </w:t>
      </w:r>
      <w:r w:rsidRPr="00A30024">
        <w:t>.00003</w:t>
      </w:r>
      <w:r>
        <w:t>.</w:t>
      </w:r>
      <w:r w:rsidR="003B4E92">
        <w:t xml:space="preserve"> As such, the inappropriate inclusion of these non-criterion effect sizes served to include larger effect sizes.</w:t>
      </w:r>
    </w:p>
    <w:p w14:paraId="7948BFF3" w14:textId="77777777" w:rsidR="00E95A1C" w:rsidRDefault="00404F5B" w:rsidP="00D77465">
      <w:pPr>
        <w:rPr>
          <w:lang w:val="en-IE"/>
        </w:rPr>
      </w:pPr>
      <w:r>
        <w:t xml:space="preserve">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 on page 60: </w:t>
      </w:r>
      <w:r w:rsidRPr="00404F5B">
        <w:rPr>
          <w:i/>
          <w:iCs/>
        </w:rPr>
        <w:t xml:space="preserve">“To be included within the current meta-analysis a given statistical effect must have described the co-variation of an IRAP effect with a corresponding </w:t>
      </w:r>
      <w:proofErr w:type="gramStart"/>
      <w:r w:rsidRPr="00404F5B">
        <w:rPr>
          <w:i/>
          <w:iCs/>
        </w:rPr>
        <w:t>clinically-focused</w:t>
      </w:r>
      <w:proofErr w:type="gramEnd"/>
      <w:r w:rsidRPr="00404F5B">
        <w:rPr>
          <w:i/>
          <w:iCs/>
        </w:rPr>
        <w:t xml:space="preserve"> criterion variable. To qualify as </w:t>
      </w:r>
      <w:proofErr w:type="gramStart"/>
      <w:r w:rsidRPr="00404F5B">
        <w:rPr>
          <w:i/>
          <w:iCs/>
        </w:rPr>
        <w:t>clinically-focused</w:t>
      </w:r>
      <w:proofErr w:type="gramEnd"/>
      <w:r w:rsidRPr="00404F5B">
        <w:rPr>
          <w:i/>
          <w:iCs/>
        </w:rPr>
        <w:t xml:space="preserve">, the IRAP and criterion variables must have been deemed to target some aspect of a condition included in a major psychiatric diagnostic scheme such as the Diagnostic and Statistical Manual of Mental Disorders (DSM-5, 2013).” </w:t>
      </w:r>
      <w:r>
        <w:t>Following, this definition, it is unclear how effect</w:t>
      </w:r>
      <w:r w:rsidR="008853DB">
        <w:t>s</w:t>
      </w:r>
      <w:r>
        <w:t xml:space="preserve"> such as </w:t>
      </w:r>
      <w:r w:rsidR="008853DB">
        <w:t xml:space="preserve">Vahey et al.’s </w:t>
      </w:r>
      <w:r w:rsidR="008853DB">
        <w:fldChar w:fldCharType="begin"/>
      </w:r>
      <w:r w:rsidR="008853D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fldChar w:fldCharType="separate"/>
      </w:r>
      <w:r w:rsidR="008853DB">
        <w:rPr>
          <w:noProof/>
        </w:rPr>
        <w:t>(2009)</w:t>
      </w:r>
      <w:r w:rsidR="008853DB">
        <w:fldChar w:fldCharType="end"/>
      </w:r>
      <w:r w:rsidR="008853DB">
        <w:t xml:space="preserve"> </w:t>
      </w:r>
      <w:r>
        <w:t>differences on a self-esteem IRAP between “</w:t>
      </w:r>
      <w:r w:rsidRPr="00404F5B">
        <w:rPr>
          <w:lang w:val="en-IE"/>
        </w:rPr>
        <w:t>mainstream prisoners versus undergraduates and open area prisoners</w:t>
      </w:r>
      <w:r>
        <w:rPr>
          <w:lang w:val="en-IE"/>
        </w:rPr>
        <w:t xml:space="preserve">” (from their Supplementary Materials) were clearly linked to a psychiatric condition. First, being a prisoner is not a psychiatric condition. Second, </w:t>
      </w:r>
      <w:r w:rsidR="00096798">
        <w:rPr>
          <w:lang w:val="en-IE"/>
        </w:rPr>
        <w:t xml:space="preserve">to clarify Vahey et al.’s (2015) own description: </w:t>
      </w:r>
      <w:r>
        <w:rPr>
          <w:lang w:val="en-IE"/>
        </w:rPr>
        <w:t xml:space="preserve">the extracted effect does not refer to differences between students and prisoners, but a three way ANOVA main effect driven by (a) </w:t>
      </w:r>
      <w:r w:rsidRPr="00404F5B">
        <w:rPr>
          <w:lang w:val="en-IE"/>
        </w:rPr>
        <w:t>mainstream prisoners</w:t>
      </w:r>
      <w:r>
        <w:rPr>
          <w:lang w:val="en-IE"/>
        </w:rPr>
        <w:t xml:space="preserve"> vs. (b) </w:t>
      </w:r>
      <w:r w:rsidRPr="00404F5B">
        <w:rPr>
          <w:lang w:val="en-IE"/>
        </w:rPr>
        <w:t>undergraduates and open area prisoners</w:t>
      </w:r>
      <w:r w:rsidR="00096798">
        <w:rPr>
          <w:lang w:val="en-IE"/>
        </w:rPr>
        <w:t xml:space="preserve">. Vahey et al. (2009) provided an explanation for these effects in terms of the differential amenities provided to the different prisoner groups, i.e., their explanation for this effect is not rooted in any psychiatric condition. </w:t>
      </w:r>
    </w:p>
    <w:p w14:paraId="358CDA46" w14:textId="77777777" w:rsidR="00B923AB" w:rsidRPr="00034410" w:rsidRDefault="00000000" w:rsidP="00974D7B">
      <w:pPr>
        <w:pStyle w:val="Heading3"/>
      </w:pPr>
      <w:r w:rsidRPr="00034410">
        <w:t>Assessment of incorrect exclusions</w:t>
      </w:r>
    </w:p>
    <w:p w14:paraId="779E82BF" w14:textId="77777777" w:rsidR="00FC6F4E" w:rsidRPr="00034410" w:rsidRDefault="00000000" w:rsidP="00D77465">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 xml:space="preserve">the same </w:t>
      </w:r>
      <w:r w:rsidRPr="00034410">
        <w:lastRenderedPageBreak/>
        <w:t>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77777777" w:rsidR="00C96BF9" w:rsidRDefault="00000000" w:rsidP="00D77465">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163348A4" w14:textId="77777777" w:rsidR="00D324FD" w:rsidRDefault="00000000" w:rsidP="00D77465">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345F74DC" w14:textId="2E3D8F75" w:rsidR="008F1F8F" w:rsidRDefault="00000000" w:rsidP="00D77465">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288F9D94" w14:textId="77777777" w:rsidR="00625E20" w:rsidRDefault="00625E20">
      <w:pPr>
        <w:spacing w:line="240" w:lineRule="auto"/>
        <w:ind w:firstLine="0"/>
        <w:rPr>
          <w:b/>
          <w:bCs/>
        </w:rPr>
      </w:pPr>
      <w:r>
        <w:br w:type="page"/>
      </w:r>
    </w:p>
    <w:p w14:paraId="194A14D2" w14:textId="609AAA99" w:rsidR="00D85790" w:rsidRDefault="00D85790" w:rsidP="00974D7B">
      <w:pPr>
        <w:pStyle w:val="Heading3"/>
      </w:pPr>
      <w:r>
        <w:lastRenderedPageBreak/>
        <w:t>Cherry picking</w:t>
      </w:r>
    </w:p>
    <w:p w14:paraId="0F55FA89" w14:textId="72375479" w:rsidR="009C30F9" w:rsidRDefault="00D85790" w:rsidP="00D77465">
      <w:r>
        <w:t xml:space="preserve">The high rate of inappropriate inclusions and inappropriate non-inclusions raises questions about whether these choices were random or suffered from cherry picking, i.e., differential inclusion of larger effect sizes. </w:t>
      </w:r>
      <w:r w:rsidR="00D154BD">
        <w:t>While not examined systematically</w:t>
      </w:r>
      <w:r w:rsidR="003B4E92">
        <w:t xml:space="preserve"> due to time constraints, </w:t>
      </w:r>
      <w:r w:rsidR="00D154BD">
        <w:t xml:space="preserve">examples of apparent </w:t>
      </w:r>
      <w:r w:rsidR="00DE1933">
        <w:t>cherry</w:t>
      </w:r>
      <w:r w:rsidR="003B4E92">
        <w:t xml:space="preserve"> picking </w:t>
      </w:r>
      <w:r w:rsidR="00EB59A6">
        <w:t>can be found</w:t>
      </w:r>
      <w:r w:rsidR="003B4E92">
        <w:t xml:space="preserve">. </w:t>
      </w:r>
      <w:r w:rsidR="000463AA">
        <w:t xml:space="preserve">For example, </w:t>
      </w:r>
      <w:r w:rsidR="003B4E92">
        <w:t xml:space="preserve">Vahey et al. (2015) included six correlations extracted from Carpenter et al.’s </w:t>
      </w:r>
      <w:r w:rsidR="003B4E92">
        <w:fldChar w:fldCharType="begin"/>
      </w:r>
      <w:r w:rsidR="003B4E92">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fldChar w:fldCharType="separate"/>
      </w:r>
      <w:r w:rsidR="003B4E92">
        <w:rPr>
          <w:noProof/>
        </w:rPr>
        <w:t>(2012)</w:t>
      </w:r>
      <w:r w:rsidR="003B4E92">
        <w:fldChar w:fldCharType="end"/>
      </w:r>
      <w:r w:rsidR="003B4E92">
        <w:t xml:space="preserve"> Table 2 that refer to correlations between three treatment variables (v</w:t>
      </w:r>
      <w:r w:rsidR="003B4E92" w:rsidRPr="003B4E92">
        <w:t>oucher earnings</w:t>
      </w:r>
      <w:r w:rsidR="003B4E92">
        <w:t xml:space="preserve"> in therapy,</w:t>
      </w:r>
      <w:r w:rsidR="003B4E92" w:rsidRPr="003B4E92">
        <w:t xml:space="preserve"> </w:t>
      </w:r>
      <w:r w:rsidR="003B4E92">
        <w:t>percent of v</w:t>
      </w:r>
      <w:r w:rsidR="003B4E92" w:rsidRPr="003B4E92">
        <w:t>isits attended</w:t>
      </w:r>
      <w:r w:rsidR="003B4E92">
        <w:t xml:space="preserve">, and percent of </w:t>
      </w:r>
      <w:r w:rsidR="003B4E92" w:rsidRPr="003B4E92">
        <w:t>cocaine</w:t>
      </w:r>
      <w:r w:rsidR="003B4E92">
        <w:t>-</w:t>
      </w:r>
      <w:r w:rsidR="003B4E92" w:rsidRPr="003B4E92">
        <w:t>negative</w:t>
      </w:r>
      <w:r w:rsidR="003B4E92">
        <w:t xml:space="preserve"> urine tests) and three of the IRAP’s trial types (i.e., with cocaine-positive, with cocaine-negative, and no-cocaine negative). These correlations have an average of </w:t>
      </w:r>
      <w:r w:rsidR="003B4E92" w:rsidRPr="003B4E92">
        <w:rPr>
          <w:i/>
          <w:iCs/>
        </w:rPr>
        <w:t>r</w:t>
      </w:r>
      <w:r w:rsidR="003B4E92">
        <w:t xml:space="preserve"> = .45.</w:t>
      </w:r>
      <w:r w:rsidR="00F65C49">
        <w:t xml:space="preserve"> However, they elected not to include correlations between the criterion variables and the IRAP’s fourth trial type (no cocaine-positive), despite these also being presented in the table. These three non-included correlations were much smaller (</w:t>
      </w:r>
      <w:proofErr w:type="spellStart"/>
      <w:r w:rsidR="00F65C49" w:rsidRPr="00F65C49">
        <w:rPr>
          <w:i/>
          <w:iCs/>
        </w:rPr>
        <w:t>r</w:t>
      </w:r>
      <w:r w:rsidR="002B034D" w:rsidRPr="002B034D">
        <w:t>s</w:t>
      </w:r>
      <w:proofErr w:type="spellEnd"/>
      <w:r w:rsidR="00F65C49">
        <w:t xml:space="preserve"> = .03, .19, and .19</w:t>
      </w:r>
      <w:r w:rsidR="008D15F2">
        <w:t>;</w:t>
      </w:r>
      <w:r w:rsidR="00F65C49">
        <w:t xml:space="preserve"> mean </w:t>
      </w:r>
      <w:r w:rsidR="000463AA" w:rsidRPr="000463AA">
        <w:rPr>
          <w:i/>
          <w:iCs/>
        </w:rPr>
        <w:t>r</w:t>
      </w:r>
      <w:r w:rsidR="000463AA">
        <w:t xml:space="preserve"> </w:t>
      </w:r>
      <w:r w:rsidR="00F65C49">
        <w:t>= .13), but appear to also meet Vahey et al.’s (2015) inclusion criteria (i.e., both the IRAP and the criterion task were clinically relevant).</w:t>
      </w:r>
      <w:r w:rsidR="009C30F9">
        <w:t xml:space="preserve"> </w:t>
      </w:r>
    </w:p>
    <w:p w14:paraId="23D666D5" w14:textId="7FDF9246" w:rsidR="00D154BD" w:rsidRDefault="009C30F9" w:rsidP="00D77465">
      <w:r>
        <w:t xml:space="preserve">Similarly, putting aside the issue of a lack of a criterion variable for a moment, Vahey et al. (2015) elected to include four effect sizes from Dawson et al. </w:t>
      </w:r>
      <w:r>
        <w:fldChar w:fldCharType="begin"/>
      </w:r>
      <w:r w:rsidR="00E77251">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fldChar w:fldCharType="separate"/>
      </w:r>
      <w:r>
        <w:rPr>
          <w:noProof/>
        </w:rPr>
        <w:t>(2009)</w:t>
      </w:r>
      <w:r>
        <w:fldChar w:fldCharType="end"/>
      </w:r>
      <w:r>
        <w:t xml:space="preserve"> that were derived from the magnitude of the effect on each of the four IRAP trial-types in the non-sex offenders group. However, they did not also include the </w:t>
      </w:r>
      <w:r w:rsidR="00123ACA">
        <w:t xml:space="preserve">four </w:t>
      </w:r>
      <w:r>
        <w:t xml:space="preserve">effects associated with the sex </w:t>
      </w:r>
      <w:proofErr w:type="gramStart"/>
      <w:r>
        <w:t>offenders</w:t>
      </w:r>
      <w:proofErr w:type="gramEnd"/>
      <w:r>
        <w:t xml:space="preserve"> group, despite </w:t>
      </w:r>
      <w:r w:rsidR="00D13673">
        <w:t>that group</w:t>
      </w:r>
      <w:r>
        <w:t xml:space="preserve"> arguably being of greater clinical relevance. Inspection of Dawson et al.’s (2009) Figure 2 demonstrates that the four non-included effect sizes are all much smaller than the included ones.</w:t>
      </w:r>
      <w:r w:rsidR="007B041D">
        <w:t xml:space="preserve"> Extraction of the means from the plot using </w:t>
      </w:r>
      <w:proofErr w:type="spellStart"/>
      <w:r w:rsidR="007B041D">
        <w:t>WebPlotDigitizer</w:t>
      </w:r>
      <w:proofErr w:type="spellEnd"/>
      <w:r w:rsidR="007B041D">
        <w:t xml:space="preserve"> </w:t>
      </w:r>
      <w:r w:rsidR="007B041D">
        <w:fldChar w:fldCharType="begin"/>
      </w:r>
      <w:r w:rsidR="007B041D">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fldChar w:fldCharType="separate"/>
      </w:r>
      <w:r w:rsidR="007B041D">
        <w:rPr>
          <w:noProof/>
        </w:rPr>
        <w:t>(Marin et al., 2017)</w:t>
      </w:r>
      <w:r w:rsidR="007B041D">
        <w:fldChar w:fldCharType="end"/>
      </w:r>
      <w:r w:rsidR="007B041D">
        <w:t xml:space="preserve"> demonstrated that the means for the effects included in the meta-analysis (.62, .63, .56, .58; average = .59) were descriptively twice as large as the ones that were not (.54, .00, .31, .29; average = .28).</w:t>
      </w:r>
    </w:p>
    <w:p w14:paraId="7064A7BF" w14:textId="61AB8DC2" w:rsidR="0024266C" w:rsidRDefault="0024266C" w:rsidP="00D77465">
      <w:r>
        <w:lastRenderedPageBreak/>
        <w:t xml:space="preserve">Another example can be found in Vahey et al.’s (2015) inclusion of two effect sizes from Vahey et al. </w:t>
      </w:r>
      <w:r>
        <w:fldChar w:fldCharType="begin"/>
      </w:r>
      <w: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fldChar w:fldCharType="separate"/>
      </w:r>
      <w:r>
        <w:rPr>
          <w:noProof/>
        </w:rPr>
        <w:t>(2010)</w:t>
      </w:r>
      <w:r>
        <w:fldChar w:fldCharType="end"/>
      </w:r>
      <w:r>
        <w:t xml:space="preserve"> that were derived from the magnitude of the IRAP effect in the smokers group (</w:t>
      </w:r>
      <w:r w:rsidRPr="000209D5">
        <w:rPr>
          <w:i/>
          <w:iCs/>
        </w:rPr>
        <w:t>r</w:t>
      </w:r>
      <w:r>
        <w:t xml:space="preserve"> = .89 and .55, noting </w:t>
      </w:r>
      <w:r w:rsidR="007144E9">
        <w:t xml:space="preserve">also </w:t>
      </w:r>
      <w:r>
        <w:t xml:space="preserve">that the correlation of .89 is implausibly large). However, inspection of Vahey et al.’s (2010) Table 3 demonstrates that six other effects were not extracted, all of which are much smaller than the included ones. </w:t>
      </w:r>
      <w:r w:rsidR="0069675F">
        <w:t xml:space="preserve">Vahey et al.’s (2010) </w:t>
      </w:r>
      <w:r>
        <w:t xml:space="preserve">Table 3 reports only means and not </w:t>
      </w:r>
      <w:proofErr w:type="gramStart"/>
      <w:r>
        <w:t>SDs</w:t>
      </w:r>
      <w:proofErr w:type="gramEnd"/>
      <w:r>
        <w:t xml:space="preserve"> so it is not possible to recalculate correlations without additional information, but the means used in the included effects were 0.21 and 0.34, whereas the six non-included means ranged from 0.00 to 0.07.</w:t>
      </w:r>
    </w:p>
    <w:p w14:paraId="533911BF" w14:textId="59C1C922" w:rsidR="001B7D5B" w:rsidRDefault="000067D6" w:rsidP="00D77465">
      <w:r>
        <w:t>These examples, which are intended to be illustrative rather than comprehensive, suggest that Vahey et al.’s (2015) included effect sizes suffer from apparent cherry picking.</w:t>
      </w:r>
    </w:p>
    <w:p w14:paraId="02BA5BD2" w14:textId="1EFFB7C0" w:rsidR="004112F6" w:rsidRPr="00034410" w:rsidRDefault="00000000" w:rsidP="00974D7B">
      <w:pPr>
        <w:pStyle w:val="Heading3"/>
      </w:pPr>
      <w:r w:rsidRPr="00034410">
        <w:t>Assessment of erroneous calculation</w:t>
      </w:r>
    </w:p>
    <w:p w14:paraId="4261493A" w14:textId="77777777" w:rsidR="004112F6" w:rsidRPr="00034410" w:rsidRDefault="00000000" w:rsidP="00D77465">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94309EB" w14:textId="5CD41E02" w:rsidR="004112F6" w:rsidRDefault="00000000" w:rsidP="00D77465">
      <w:r w:rsidRPr="00034410">
        <w:t>A comprehensive assessment of the reproducibility of the conversions of the individual effect sizes to Pearson</w:t>
      </w:r>
      <w:r w:rsidR="00E03E24">
        <w:t>’</w:t>
      </w:r>
      <w:r w:rsidRPr="00034410">
        <w:t xml:space="preserve">s </w:t>
      </w:r>
      <w:r w:rsidRPr="00034410">
        <w:rPr>
          <w:i/>
          <w:iCs/>
        </w:rPr>
        <w:t>r</w:t>
      </w:r>
      <w:r w:rsidRPr="00034410">
        <w:t xml:space="preserve"> was not performed on the basis that the above </w:t>
      </w:r>
      <w:r w:rsidRPr="00034410">
        <w:lastRenderedPageBreak/>
        <w:t xml:space="preserve">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D77465">
      <w:pPr>
        <w:pStyle w:val="Heading2"/>
      </w:pPr>
      <w:r w:rsidRPr="00CC11E4">
        <w:t>Issues in the publication bias analyses</w:t>
      </w:r>
    </w:p>
    <w:p w14:paraId="378370DC" w14:textId="77777777" w:rsidR="00453EBE" w:rsidRDefault="00000000" w:rsidP="00D77465">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0AD01788" w:rsidR="009F3291" w:rsidRPr="00CC11E4" w:rsidRDefault="00000000" w:rsidP="00D77465">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w:t>
      </w:r>
      <w:r w:rsidR="00FA3255" w:rsidRPr="00CC11E4">
        <w:t>first but</w:t>
      </w:r>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775BEBA6" w14:textId="77777777" w:rsidR="00455DB6" w:rsidRPr="009F3291" w:rsidRDefault="00000000" w:rsidP="00D77465">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lastRenderedPageBreak/>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of publication bias without also reporting </w:t>
      </w:r>
      <w:r w:rsidR="003D01B6" w:rsidRPr="0082796D">
        <w:rPr>
          <w:i/>
          <w:iCs/>
        </w:rPr>
        <w:t>prima facie</w:t>
      </w:r>
      <w:r w:rsidR="003D01B6">
        <w:t xml:space="preserve"> evidence of publication bias from one's own research group ignores important </w:t>
      </w:r>
      <w:proofErr w:type="gramStart"/>
      <w:r w:rsidR="003D01B6">
        <w:t>evidence</w:t>
      </w:r>
      <w:r w:rsidR="005B2B9F">
        <w:t>, and</w:t>
      </w:r>
      <w:proofErr w:type="gramEnd"/>
      <w:r w:rsidR="005B2B9F">
        <w:t xml:space="preserve">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1C6C297B" w14:textId="4B28B06E" w:rsidR="004112F6" w:rsidRPr="00034410" w:rsidRDefault="00000000" w:rsidP="00D77465">
      <w:pPr>
        <w:pStyle w:val="Heading2"/>
      </w:pPr>
      <w:r w:rsidRPr="00034410">
        <w:t>Corrected meta-analysis and power analyses</w:t>
      </w:r>
    </w:p>
    <w:p w14:paraId="7C8015FE" w14:textId="77777777" w:rsidR="004E47BB" w:rsidRPr="00871704" w:rsidRDefault="00000000" w:rsidP="00D77465">
      <w:proofErr w:type="gramStart"/>
      <w:r w:rsidRPr="00034410">
        <w:t>In order to</w:t>
      </w:r>
      <w:proofErr w:type="gramEnd"/>
      <w:r w:rsidRPr="00034410">
        <w:t xml:space="preserve">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 </w:t>
      </w:r>
    </w:p>
    <w:p w14:paraId="58D8A7F5" w14:textId="77777777" w:rsidR="004E47BB" w:rsidRPr="00871704" w:rsidRDefault="00000000" w:rsidP="00D77465">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D77465">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77777777" w:rsidR="004E47BB" w:rsidRPr="00871704" w:rsidRDefault="00000000" w:rsidP="00D77465">
      <w:r w:rsidRPr="00871704">
        <w:lastRenderedPageBreak/>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39C2393B" w14:textId="77777777" w:rsidR="004E47BB" w:rsidRPr="00871704" w:rsidRDefault="00000000" w:rsidP="00D77465">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6B1A716F" w14:textId="77777777" w:rsidR="00032ADB" w:rsidRDefault="00032ADB" w:rsidP="00D77465"/>
    <w:p w14:paraId="707EA9D4" w14:textId="77777777" w:rsidR="00032ADB" w:rsidRDefault="00000000" w:rsidP="00D77465">
      <w:pPr>
        <w:rPr>
          <w:b/>
          <w:bCs/>
        </w:rPr>
      </w:pPr>
      <w:r>
        <w:br w:type="column"/>
      </w:r>
      <w:r w:rsidRPr="00D0718D">
        <w:rPr>
          <w:b/>
          <w:bCs/>
        </w:rPr>
        <w:lastRenderedPageBreak/>
        <w:t xml:space="preserve">Figure </w:t>
      </w:r>
      <w:r>
        <w:rPr>
          <w:b/>
          <w:bCs/>
        </w:rPr>
        <w:t>5</w:t>
      </w:r>
      <w:r w:rsidRPr="00D0718D">
        <w:rPr>
          <w:b/>
          <w:bCs/>
        </w:rPr>
        <w:t xml:space="preserve">. </w:t>
      </w:r>
      <w:r w:rsidRPr="00DE7D92">
        <w:t>Forest plot for the new meta-analysis.</w:t>
      </w:r>
    </w:p>
    <w:p w14:paraId="0CB77921" w14:textId="716D90B4" w:rsidR="00D5488E" w:rsidRDefault="00000000" w:rsidP="00625E20">
      <w:pPr>
        <w:ind w:firstLine="0"/>
        <w:jc w:val="center"/>
      </w:pPr>
      <w:r>
        <w:rPr>
          <w:noProof/>
        </w:rPr>
        <w:drawing>
          <wp:inline distT="0" distB="0" distL="0" distR="0" wp14:anchorId="295A826F" wp14:editId="53BA9423">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12431" cy="8346902"/>
                    </a:xfrm>
                    <a:prstGeom prst="rect">
                      <a:avLst/>
                    </a:prstGeom>
                  </pic:spPr>
                </pic:pic>
              </a:graphicData>
            </a:graphic>
          </wp:inline>
        </w:drawing>
      </w:r>
    </w:p>
    <w:p w14:paraId="75AE9B96" w14:textId="77777777" w:rsidR="00B95E95" w:rsidRPr="00871704" w:rsidRDefault="00000000" w:rsidP="00D77465">
      <w:pPr>
        <w:pStyle w:val="Heading1"/>
      </w:pPr>
      <w:r w:rsidRPr="00871704">
        <w:lastRenderedPageBreak/>
        <w:t>Discussion</w:t>
      </w:r>
    </w:p>
    <w:p w14:paraId="4693B6F6" w14:textId="77777777" w:rsidR="00F31469" w:rsidRPr="00871704" w:rsidRDefault="00000000" w:rsidP="00D77465">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D77465">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77777777" w:rsidR="00240F20" w:rsidRPr="00871704" w:rsidRDefault="00000000" w:rsidP="00D77465">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w:t>
      </w:r>
      <w:proofErr w:type="gramStart"/>
      <w:r w:rsidR="008926B3" w:rsidRPr="00871704">
        <w:t>in order to</w:t>
      </w:r>
      <w:proofErr w:type="gramEnd"/>
      <w:r w:rsidR="008926B3" w:rsidRPr="00871704">
        <w:t xml:space="preserve">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r w:rsidRPr="00871704">
        <w:t>favorably</w:t>
      </w:r>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w:t>
      </w:r>
      <w:r w:rsidRPr="00871704">
        <w:lastRenderedPageBreak/>
        <w:t xml:space="preserve">.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78195346" w14:textId="77777777" w:rsidR="000B1ABC" w:rsidRPr="00871704" w:rsidRDefault="00000000" w:rsidP="00D77465">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w:t>
      </w:r>
      <w:proofErr w:type="gramStart"/>
      <w:r w:rsidR="00F055F7" w:rsidRPr="00871704">
        <w:t>power;</w:t>
      </w:r>
      <w:proofErr w:type="gramEnd"/>
      <w:r w:rsidR="00F055F7" w:rsidRPr="00871704">
        <w:t xml:space="preserve">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77777777" w:rsidR="00991577" w:rsidRPr="00034410" w:rsidRDefault="00000000" w:rsidP="00D77465">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w:t>
      </w:r>
      <w:r w:rsidR="00D22F72" w:rsidRPr="00871704">
        <w:lastRenderedPageBreak/>
        <w:t>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034410" w:rsidRDefault="00000000" w:rsidP="00D77465">
      <w:pPr>
        <w:pStyle w:val="Heading2"/>
      </w:pPr>
      <w:r w:rsidRPr="00034410">
        <w:t>Limitations</w:t>
      </w:r>
    </w:p>
    <w:p w14:paraId="5BBEF6FE" w14:textId="77777777" w:rsidR="00991577" w:rsidRDefault="00000000" w:rsidP="00D77465">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06487620" w14:textId="77777777" w:rsidR="00625E20" w:rsidRDefault="00625E20" w:rsidP="003C6E44"/>
    <w:p w14:paraId="48166842" w14:textId="2FD7D664" w:rsidR="00F545F5" w:rsidRPr="001951D7" w:rsidRDefault="00000000" w:rsidP="00D77465">
      <w:pPr>
        <w:pStyle w:val="Heading2"/>
      </w:pPr>
      <w:r w:rsidRPr="001951D7">
        <w:lastRenderedPageBreak/>
        <w:t>Future research on error detection in meta-analyses</w:t>
      </w:r>
    </w:p>
    <w:p w14:paraId="1EAA7ABB" w14:textId="77777777" w:rsidR="00F545F5" w:rsidRPr="001951D7" w:rsidRDefault="00000000" w:rsidP="00D7746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D77465">
      <w:pPr>
        <w:pStyle w:val="ListParagraph"/>
        <w:numPr>
          <w:ilvl w:val="0"/>
          <w:numId w:val="5"/>
        </w:numPr>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1951D7" w:rsidRDefault="00000000" w:rsidP="00D77465">
      <w:pPr>
        <w:pStyle w:val="ListParagraph"/>
        <w:numPr>
          <w:ilvl w:val="0"/>
          <w:numId w:val="5"/>
        </w:numPr>
      </w:pPr>
      <w:r>
        <w:t>Plots that appear to have been created using software other than commonly employed meta-analysis software (e.g., common R packages for this, Cochrane’s RevMan, Comprehensive Meta-Analysis, etc) may be more likely to contain or expose errors</w:t>
      </w:r>
      <w:r w:rsidR="00841B98">
        <w:t xml:space="preserve">. </w:t>
      </w:r>
    </w:p>
    <w:p w14:paraId="5731C2AC" w14:textId="2FA84543" w:rsidR="00F545F5" w:rsidRPr="001951D7" w:rsidRDefault="00000000" w:rsidP="00D77465">
      <w:pPr>
        <w:pStyle w:val="ListParagraph"/>
        <w:numPr>
          <w:ilvl w:val="0"/>
          <w:numId w:val="5"/>
        </w:numPr>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t>[</w:t>
      </w:r>
      <w:r w:rsidRPr="001951D7">
        <w:t>95% CI</w:t>
      </w:r>
      <w:r w:rsidR="008B2188">
        <w:t xml:space="preserve"> upper – 95% CI lower] </w:t>
      </w:r>
      <w:r w:rsidRPr="001951D7">
        <w:t xml:space="preserve">/ [1.96 </w:t>
      </w:r>
      <m:oMath>
        <m:r>
          <w:rPr>
            <w:rFonts w:ascii="Cambria Math" w:hAnsi="Cambria Math"/>
          </w:rPr>
          <m:t>×</m:t>
        </m:r>
      </m:oMath>
      <w:r w:rsidRPr="001951D7">
        <w:t xml:space="preserve"> 2]). </w:t>
      </w:r>
    </w:p>
    <w:p w14:paraId="2B0622B8" w14:textId="77777777" w:rsidR="00F545F5" w:rsidRPr="001951D7" w:rsidRDefault="00000000" w:rsidP="00D77465">
      <w:pPr>
        <w:pStyle w:val="ListParagraph"/>
        <w:numPr>
          <w:ilvl w:val="0"/>
          <w:numId w:val="5"/>
        </w:numPr>
      </w:pPr>
      <w:r w:rsidRPr="001951D7">
        <w:lastRenderedPageBreak/>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D77465">
      <w:pPr>
        <w:pStyle w:val="ListParagraph"/>
        <w:numPr>
          <w:ilvl w:val="0"/>
          <w:numId w:val="5"/>
        </w:numPr>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D77465">
      <w:pPr>
        <w:pStyle w:val="ListParagraph"/>
        <w:numPr>
          <w:ilvl w:val="0"/>
          <w:numId w:val="5"/>
        </w:numPr>
      </w:pPr>
      <w:r>
        <w:t xml:space="preserve">The </w:t>
      </w:r>
      <w:r w:rsidRPr="001951D7">
        <w:t xml:space="preserve">accurate application of the inclusion criteria can also be </w:t>
      </w:r>
      <w:proofErr w:type="gramStart"/>
      <w:r>
        <w:t>checked,</w:t>
      </w:r>
      <w:proofErr w:type="gramEnd"/>
      <w:r>
        <w:t xml:space="preserve">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D77465">
      <w:pPr>
        <w:pStyle w:val="ListParagraph"/>
        <w:numPr>
          <w:ilvl w:val="0"/>
          <w:numId w:val="5"/>
        </w:numPr>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D77465">
      <w:pPr>
        <w:pStyle w:val="ListParagraph"/>
        <w:numPr>
          <w:ilvl w:val="0"/>
          <w:numId w:val="5"/>
        </w:numPr>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D77465">
      <w:pPr>
        <w:pStyle w:val="ListParagraph"/>
        <w:numPr>
          <w:ilvl w:val="0"/>
          <w:numId w:val="5"/>
        </w:numPr>
      </w:pPr>
      <w:r w:rsidRPr="001951D7">
        <w:t xml:space="preserve">Bias assessments can also be scrutinized. This can include an assessment of over-claiming via incorrect interpretations of non-significant tests for bias. </w:t>
      </w:r>
    </w:p>
    <w:p w14:paraId="7F04FB84" w14:textId="77777777" w:rsidR="00F545F5" w:rsidRPr="001951D7" w:rsidRDefault="00000000" w:rsidP="00D77465">
      <w:pPr>
        <w:pStyle w:val="ListParagraph"/>
        <w:numPr>
          <w:ilvl w:val="0"/>
          <w:numId w:val="5"/>
        </w:numPr>
      </w:pPr>
      <w:r w:rsidRPr="001951D7">
        <w:t>Additionally, it can be useful to assess the overlap in authorship between the meta-analysis and the original studies</w:t>
      </w:r>
      <w:r w:rsidR="00A75400">
        <w:t xml:space="preserve"> </w:t>
      </w:r>
      <w:proofErr w:type="gramStart"/>
      <w:r w:rsidR="00A75400">
        <w:t>in order to</w:t>
      </w:r>
      <w:proofErr w:type="gramEnd"/>
      <w:r w:rsidR="00A75400">
        <w:t xml:space="preserve"> understand potential sources of bias, including but not limited to contextualizing the results of any quantitative tests of publication bias or </w:t>
      </w:r>
      <w:r w:rsidR="00A75400" w:rsidRPr="00A75400">
        <w:rPr>
          <w:i/>
          <w:iCs/>
        </w:rPr>
        <w:t>p</w:t>
      </w:r>
      <w:r w:rsidR="00A75400">
        <w:t>-hacking</w:t>
      </w:r>
      <w:r w:rsidR="00CD1F5D">
        <w:t xml:space="preserve">. </w:t>
      </w:r>
      <w:r w:rsidRPr="001951D7">
        <w:t xml:space="preserve"> </w:t>
      </w:r>
    </w:p>
    <w:p w14:paraId="00FDC37C" w14:textId="77777777" w:rsidR="00625E20" w:rsidRDefault="00625E20" w:rsidP="003C6E44"/>
    <w:p w14:paraId="362137D7" w14:textId="77777777" w:rsidR="00625E20" w:rsidRDefault="00625E20" w:rsidP="003C6E44"/>
    <w:p w14:paraId="7D32047D" w14:textId="22411722" w:rsidR="00C9290D" w:rsidRPr="00034410" w:rsidRDefault="00000000" w:rsidP="00D77465">
      <w:pPr>
        <w:pStyle w:val="Heading2"/>
      </w:pPr>
      <w:r w:rsidRPr="00034410">
        <w:lastRenderedPageBreak/>
        <w:t>Conclusions</w:t>
      </w:r>
    </w:p>
    <w:p w14:paraId="02E33443" w14:textId="77777777" w:rsidR="00167923" w:rsidRDefault="00000000" w:rsidP="00D77465">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7629D538" w14:textId="77777777" w:rsidR="00F858D0" w:rsidRDefault="00F858D0">
      <w:pPr>
        <w:spacing w:line="240" w:lineRule="auto"/>
        <w:ind w:firstLine="0"/>
        <w:rPr>
          <w:b/>
          <w:bCs/>
        </w:rPr>
      </w:pPr>
      <w:r>
        <w:br w:type="page"/>
      </w:r>
    </w:p>
    <w:p w14:paraId="68325D5A" w14:textId="79E8E1C2" w:rsidR="00167923" w:rsidRDefault="00000000" w:rsidP="00D77465">
      <w:pPr>
        <w:pStyle w:val="Heading1"/>
      </w:pPr>
      <w:r w:rsidRPr="00034410">
        <w:lastRenderedPageBreak/>
        <w:t>References</w:t>
      </w:r>
    </w:p>
    <w:p w14:paraId="5F1F7563" w14:textId="77777777" w:rsidR="001A582F" w:rsidRPr="001A582F" w:rsidRDefault="00000000" w:rsidP="00F858D0">
      <w:pPr>
        <w:pStyle w:val="Bibliography"/>
        <w:ind w:left="720" w:hanging="720"/>
      </w:pPr>
      <w:r>
        <w:fldChar w:fldCharType="begin"/>
      </w:r>
      <w:r w:rsidR="002D1BB7">
        <w:instrText xml:space="preserve"> ADDIN ZOTERO_BIBL {"uncited":[],"omitted":[],"custom":[]} CSL_BIBLIOGRAPHY </w:instrText>
      </w:r>
      <w:r>
        <w:fldChar w:fldCharType="separate"/>
      </w:r>
      <w:r w:rsidR="001A582F" w:rsidRPr="001A582F">
        <w:t xml:space="preserve">Aczel, B., Palfi, B., Szollosi, A., Kovacs, M., Szaszi, B., Szecsi, P., Zrubka, M., Gronau, Q. F., van den Bergh, D., &amp; Wagenmakers, E.-J. (2018). Quantifying Support for the Null Hypothesis in Psychology: An Empirical Investigation. </w:t>
      </w:r>
      <w:r w:rsidR="001A582F" w:rsidRPr="001A582F">
        <w:rPr>
          <w:i/>
          <w:iCs/>
        </w:rPr>
        <w:t>Advances in Methods and Practices in Psychological Science</w:t>
      </w:r>
      <w:r w:rsidR="001A582F" w:rsidRPr="001A582F">
        <w:t xml:space="preserve">, </w:t>
      </w:r>
      <w:r w:rsidR="001A582F" w:rsidRPr="001A582F">
        <w:rPr>
          <w:i/>
          <w:iCs/>
        </w:rPr>
        <w:t>1</w:t>
      </w:r>
      <w:r w:rsidR="001A582F" w:rsidRPr="001A582F">
        <w:t>(3), 357–366. https://doi.org/10.1177/2515245918773742</w:t>
      </w:r>
    </w:p>
    <w:p w14:paraId="54E72EA1" w14:textId="77777777" w:rsidR="001A582F" w:rsidRPr="001A582F" w:rsidRDefault="001A582F" w:rsidP="00F858D0">
      <w:pPr>
        <w:pStyle w:val="Bibliography"/>
        <w:ind w:left="720" w:hanging="720"/>
      </w:pPr>
      <w:r w:rsidRPr="001A582F">
        <w:t xml:space="preserve">Allen, M. J., &amp; Yen, W. M. (2002). </w:t>
      </w:r>
      <w:r w:rsidRPr="001A582F">
        <w:rPr>
          <w:i/>
          <w:iCs/>
        </w:rPr>
        <w:t>Introduction to measurement theory</w:t>
      </w:r>
      <w:r w:rsidRPr="001A582F">
        <w:t>. Waveland Press.</w:t>
      </w:r>
    </w:p>
    <w:p w14:paraId="43F4C442" w14:textId="77777777" w:rsidR="001A582F" w:rsidRPr="001A582F" w:rsidRDefault="001A582F" w:rsidP="00F858D0">
      <w:pPr>
        <w:pStyle w:val="Bibliography"/>
        <w:ind w:left="720" w:hanging="720"/>
      </w:pPr>
      <w:r w:rsidRPr="001A582F">
        <w:t xml:space="preserve">American Psychological Association. (2024). </w:t>
      </w:r>
      <w:r w:rsidRPr="001A582F">
        <w:rPr>
          <w:i/>
          <w:iCs/>
        </w:rPr>
        <w:t>APA Dictionary of Psychology</w:t>
      </w:r>
      <w:r w:rsidRPr="001A582F">
        <w:t>. https://dictionary.apa.org/criterion-validity</w:t>
      </w:r>
    </w:p>
    <w:p w14:paraId="2019F5CA" w14:textId="77777777" w:rsidR="001A582F" w:rsidRPr="001A582F" w:rsidRDefault="001A582F" w:rsidP="00F858D0">
      <w:pPr>
        <w:pStyle w:val="Bibliography"/>
        <w:ind w:left="720" w:hanging="720"/>
      </w:pPr>
      <w:r w:rsidRPr="001A582F">
        <w:t xml:space="preserve">Barnes-Holmes, D., Barnes-Holmes, Y., Power, P., Hayden, E., Milne, R., &amp; Stewart, I. (2006). Do you really know what you believe? Developing the Implicit Relational Assessment Procedure (IRAP) as a direct measure of implicit beliefs. </w:t>
      </w:r>
      <w:r w:rsidRPr="001A582F">
        <w:rPr>
          <w:i/>
          <w:iCs/>
        </w:rPr>
        <w:t>The Irish Psychologist</w:t>
      </w:r>
      <w:r w:rsidRPr="001A582F">
        <w:t xml:space="preserve">, </w:t>
      </w:r>
      <w:r w:rsidRPr="001A582F">
        <w:rPr>
          <w:i/>
          <w:iCs/>
        </w:rPr>
        <w:t>32</w:t>
      </w:r>
      <w:r w:rsidRPr="001A582F">
        <w:t>(7), 169–177.</w:t>
      </w:r>
    </w:p>
    <w:p w14:paraId="1EF709BF" w14:textId="77777777" w:rsidR="001A582F" w:rsidRPr="001A582F" w:rsidRDefault="001A582F" w:rsidP="00F858D0">
      <w:pPr>
        <w:pStyle w:val="Bibliography"/>
        <w:ind w:left="720" w:hanging="720"/>
      </w:pPr>
      <w:r w:rsidRPr="001A582F">
        <w:t xml:space="preserve">Barnes-Holmes, D., Barnes-Holmes, Y., Stewart, I., &amp; Boles, S. (2010). A sketch of the Implicit Relational Assessment Procedure (IRAP) and the Relational Elaboration and Coherence (REC) model. </w:t>
      </w:r>
      <w:r w:rsidRPr="001A582F">
        <w:rPr>
          <w:i/>
          <w:iCs/>
        </w:rPr>
        <w:t>The Psychological Record</w:t>
      </w:r>
      <w:r w:rsidRPr="001A582F">
        <w:t xml:space="preserve">, </w:t>
      </w:r>
      <w:r w:rsidRPr="001A582F">
        <w:rPr>
          <w:i/>
          <w:iCs/>
        </w:rPr>
        <w:t>60</w:t>
      </w:r>
      <w:r w:rsidRPr="001A582F">
        <w:t>(3), 527–542. https://doi.org/10.1007/BF03395726</w:t>
      </w:r>
    </w:p>
    <w:p w14:paraId="063DA32E" w14:textId="77777777" w:rsidR="001A582F" w:rsidRPr="001A582F" w:rsidRDefault="001A582F" w:rsidP="00F858D0">
      <w:pPr>
        <w:pStyle w:val="Bibliography"/>
        <w:ind w:left="720" w:hanging="720"/>
      </w:pPr>
      <w:r w:rsidRPr="001A582F">
        <w:t xml:space="preserve">Barnes-Holmes, D., &amp; Harte, C. (2022a). The IRAP as a Measure of Implicit Cognition: A Case of Frankenstein’s Monster. </w:t>
      </w:r>
      <w:r w:rsidRPr="001A582F">
        <w:rPr>
          <w:i/>
          <w:iCs/>
        </w:rPr>
        <w:t>Perspectives on Behavior Science</w:t>
      </w:r>
      <w:r w:rsidRPr="001A582F">
        <w:t>. https://doi.org/10.1007/s40614-022-00352-z</w:t>
      </w:r>
    </w:p>
    <w:p w14:paraId="05A9D76F" w14:textId="77777777" w:rsidR="001A582F" w:rsidRPr="001A582F" w:rsidRDefault="001A582F" w:rsidP="00F858D0">
      <w:pPr>
        <w:pStyle w:val="Bibliography"/>
        <w:ind w:left="720" w:hanging="720"/>
      </w:pPr>
      <w:r w:rsidRPr="001A582F">
        <w:t xml:space="preserve">Barnes-Holmes, D., &amp; Harte, C. (2022b). Relational frame theory 20 years on: The Odysseus voyage and beyond. In </w:t>
      </w:r>
      <w:r w:rsidRPr="001A582F">
        <w:rPr>
          <w:i/>
          <w:iCs/>
        </w:rPr>
        <w:t>Journal of the Experimental Analysis of Behavior</w:t>
      </w:r>
      <w:r w:rsidRPr="001A582F">
        <w:t xml:space="preserve"> (Vol. 117, Issue 2, pp. 240–266). WILEY. https://doi.org/10.1002/jeab.733</w:t>
      </w:r>
    </w:p>
    <w:p w14:paraId="5FBA67E2" w14:textId="77777777" w:rsidR="001A582F" w:rsidRPr="001A582F" w:rsidRDefault="001A582F" w:rsidP="00F858D0">
      <w:pPr>
        <w:pStyle w:val="Bibliography"/>
        <w:ind w:left="720" w:hanging="720"/>
      </w:pPr>
      <w:r w:rsidRPr="001A582F">
        <w:t xml:space="preserve">Bast, D. F., &amp; Barnes-Holmes, D. (2015). Developing the Implicit Relational Assessment Procedure (IRAP) as a Measure of Self-Forgiveness Related to Failing and </w:t>
      </w:r>
      <w:r w:rsidRPr="001A582F">
        <w:lastRenderedPageBreak/>
        <w:t xml:space="preserve">Succeeding Behaviors. </w:t>
      </w:r>
      <w:r w:rsidRPr="001A582F">
        <w:rPr>
          <w:i/>
          <w:iCs/>
        </w:rPr>
        <w:t>The Psychological Record</w:t>
      </w:r>
      <w:r w:rsidRPr="001A582F">
        <w:t xml:space="preserve">, </w:t>
      </w:r>
      <w:r w:rsidRPr="001A582F">
        <w:rPr>
          <w:i/>
          <w:iCs/>
        </w:rPr>
        <w:t>65</w:t>
      </w:r>
      <w:r w:rsidRPr="001A582F">
        <w:t>(1), 189–201. https://doi.org/10.1007/s40732-014-0100-5</w:t>
      </w:r>
    </w:p>
    <w:p w14:paraId="0D30298A" w14:textId="77777777" w:rsidR="001A582F" w:rsidRPr="001A582F" w:rsidRDefault="001A582F" w:rsidP="00F858D0">
      <w:pPr>
        <w:pStyle w:val="Bibliography"/>
        <w:ind w:left="720" w:hanging="720"/>
      </w:pPr>
      <w:r w:rsidRPr="001A582F">
        <w:t xml:space="preserve">Carpenter, K. M., Martinez, D., Vadhan, N. P., Barnes-Holmes, D., &amp; Nunes, E. V. (2012). Measures of Attentional Bias and Relational Responding Are Associated with Behavioral Treatment Outcome for Cocaine Dependence. </w:t>
      </w:r>
      <w:r w:rsidRPr="001A582F">
        <w:rPr>
          <w:i/>
          <w:iCs/>
        </w:rPr>
        <w:t>The American Journal of Drug and Alcohol Abuse</w:t>
      </w:r>
      <w:r w:rsidRPr="001A582F">
        <w:t xml:space="preserve">, </w:t>
      </w:r>
      <w:r w:rsidRPr="001A582F">
        <w:rPr>
          <w:i/>
          <w:iCs/>
        </w:rPr>
        <w:t>38</w:t>
      </w:r>
      <w:r w:rsidRPr="001A582F">
        <w:t>(2), 146–154. https://doi.org/10.3109/00952990.2011.643986</w:t>
      </w:r>
    </w:p>
    <w:p w14:paraId="0BB63DD8" w14:textId="77777777" w:rsidR="001A582F" w:rsidRPr="001A582F" w:rsidRDefault="001A582F" w:rsidP="00F858D0">
      <w:pPr>
        <w:pStyle w:val="Bibliography"/>
        <w:ind w:left="720" w:hanging="720"/>
      </w:pPr>
      <w:r w:rsidRPr="001A582F">
        <w:t xml:space="preserve">Champely, S. (2016). </w:t>
      </w:r>
      <w:r w:rsidRPr="001A582F">
        <w:rPr>
          <w:i/>
          <w:iCs/>
        </w:rPr>
        <w:t>pwr: Basic Functions for Power Analysis</w:t>
      </w:r>
      <w:r w:rsidRPr="001A582F">
        <w:t xml:space="preserve"> [Computer software]. https://CRAN.R-project.org/package=pwr</w:t>
      </w:r>
    </w:p>
    <w:p w14:paraId="696F4F79" w14:textId="77777777" w:rsidR="001A582F" w:rsidRPr="001A582F" w:rsidRDefault="001A582F" w:rsidP="00F858D0">
      <w:pPr>
        <w:pStyle w:val="Bibliography"/>
        <w:ind w:left="720" w:hanging="720"/>
      </w:pPr>
      <w:r w:rsidRPr="001A582F">
        <w:t xml:space="preserve">Corneille, O., &amp; Hütter, M. (2020). Implicit? What Do You Mean? A Comprehensive Review of the Delusive Implicitness Construct in Attitude Research. </w:t>
      </w:r>
      <w:r w:rsidRPr="001A582F">
        <w:rPr>
          <w:i/>
          <w:iCs/>
        </w:rPr>
        <w:t>Personality and Social Psychology Review</w:t>
      </w:r>
      <w:r w:rsidRPr="001A582F">
        <w:t>, 1088868320911325. https://doi.org/10.1177/1088868320911325</w:t>
      </w:r>
    </w:p>
    <w:p w14:paraId="6E48C426" w14:textId="77777777" w:rsidR="001A582F" w:rsidRPr="001A582F" w:rsidRDefault="001A582F" w:rsidP="00F858D0">
      <w:pPr>
        <w:pStyle w:val="Bibliography"/>
        <w:ind w:left="720" w:hanging="720"/>
      </w:pPr>
      <w:r w:rsidRPr="001A582F">
        <w:t xml:space="preserve">Dawson, D. L., Barnes-Holmes, D., Gresswell, D. M., Hart, A. J., &amp; Gore, N. J. (2009). Assessing the implicit beliefs of sexual offenders using the Implicit Relational Assessment Procedure: A first study. </w:t>
      </w:r>
      <w:r w:rsidRPr="001A582F">
        <w:rPr>
          <w:i/>
          <w:iCs/>
        </w:rPr>
        <w:t>Sexual Abuse: A Journal of Research and Treatment</w:t>
      </w:r>
      <w:r w:rsidRPr="001A582F">
        <w:t xml:space="preserve">, </w:t>
      </w:r>
      <w:r w:rsidRPr="001A582F">
        <w:rPr>
          <w:i/>
          <w:iCs/>
        </w:rPr>
        <w:t>21</w:t>
      </w:r>
      <w:r w:rsidRPr="001A582F">
        <w:t>(1), 57–75. https://doi.org/10.1177/1079063208326928</w:t>
      </w:r>
    </w:p>
    <w:p w14:paraId="7899D4EC" w14:textId="77777777" w:rsidR="001A582F" w:rsidRPr="001A582F" w:rsidRDefault="001A582F" w:rsidP="00F858D0">
      <w:pPr>
        <w:pStyle w:val="Bibliography"/>
        <w:ind w:left="720" w:hanging="720"/>
      </w:pPr>
      <w:r w:rsidRPr="001A582F">
        <w:t xml:space="preserve">De Schryver, M., Hussey, I., De Neve, J., Cartwright, A., &amp; Barnes-Holmes, D. (2018). The PIIRAP: An alternative scoring algorithm for the IRAP using a probabilistic semiparametric effect size measure. </w:t>
      </w:r>
      <w:r w:rsidRPr="001A582F">
        <w:rPr>
          <w:i/>
          <w:iCs/>
        </w:rPr>
        <w:t>Journal of Contextual Behavioral Science</w:t>
      </w:r>
      <w:r w:rsidRPr="001A582F">
        <w:t xml:space="preserve">, </w:t>
      </w:r>
      <w:r w:rsidRPr="001A582F">
        <w:rPr>
          <w:i/>
          <w:iCs/>
        </w:rPr>
        <w:t>7</w:t>
      </w:r>
      <w:r w:rsidRPr="001A582F">
        <w:t>, 97–103. https://doi.org/10.1016/j.jcbs.2018.01.001</w:t>
      </w:r>
    </w:p>
    <w:p w14:paraId="408A49F6" w14:textId="77777777" w:rsidR="001A582F" w:rsidRPr="001A582F" w:rsidRDefault="001A582F" w:rsidP="00F858D0">
      <w:pPr>
        <w:pStyle w:val="Bibliography"/>
        <w:ind w:left="720" w:hanging="720"/>
      </w:pPr>
      <w:r w:rsidRPr="001A582F">
        <w:t xml:space="preserve">Egger, M., Smith, G. D., Schneider, M., &amp; Minder, C. (1997). </w:t>
      </w:r>
      <w:r w:rsidRPr="001A582F">
        <w:rPr>
          <w:i/>
          <w:iCs/>
        </w:rPr>
        <w:t>Bias in meta-analysis detected by a simple, graphical test</w:t>
      </w:r>
      <w:r w:rsidRPr="001A582F">
        <w:t>. https://doi.org/10.1136/bmj.315.7109.629</w:t>
      </w:r>
    </w:p>
    <w:p w14:paraId="14442F52" w14:textId="77777777" w:rsidR="001A582F" w:rsidRPr="001A582F" w:rsidRDefault="001A582F" w:rsidP="00F858D0">
      <w:pPr>
        <w:pStyle w:val="Bibliography"/>
        <w:ind w:left="720" w:hanging="720"/>
      </w:pPr>
      <w:r w:rsidRPr="001A582F">
        <w:t xml:space="preserve">Farrell, L., &amp; McHugh, L. (2017). Examining gender-STEM bias among STEM and non-STEM students using the Implicit Relational Assessment Procedure (IRAP). </w:t>
      </w:r>
      <w:r w:rsidRPr="001A582F">
        <w:rPr>
          <w:i/>
          <w:iCs/>
        </w:rPr>
        <w:t xml:space="preserve">Journal </w:t>
      </w:r>
      <w:r w:rsidRPr="001A582F">
        <w:rPr>
          <w:i/>
          <w:iCs/>
        </w:rPr>
        <w:lastRenderedPageBreak/>
        <w:t>of Contextual Behavioral Science</w:t>
      </w:r>
      <w:r w:rsidRPr="001A582F">
        <w:t xml:space="preserve">, </w:t>
      </w:r>
      <w:r w:rsidRPr="001A582F">
        <w:rPr>
          <w:i/>
          <w:iCs/>
        </w:rPr>
        <w:t>6</w:t>
      </w:r>
      <w:r w:rsidRPr="001A582F">
        <w:t>(1), 80–90. https://doi.org/10.1016/j.jcbs.2017.02.001</w:t>
      </w:r>
    </w:p>
    <w:p w14:paraId="16D8252C" w14:textId="77777777" w:rsidR="001A582F" w:rsidRPr="001A582F" w:rsidRDefault="001A582F" w:rsidP="00F858D0">
      <w:pPr>
        <w:pStyle w:val="Bibliography"/>
        <w:ind w:left="720" w:hanging="720"/>
      </w:pPr>
      <w:r w:rsidRPr="001A582F">
        <w:t xml:space="preserve">Field, A. P., &amp; Gillett, R. (2010). How to do a meta-analysis. </w:t>
      </w:r>
      <w:r w:rsidRPr="001A582F">
        <w:rPr>
          <w:i/>
          <w:iCs/>
        </w:rPr>
        <w:t>British Journal of Mathematical and Statistical Psychology</w:t>
      </w:r>
      <w:r w:rsidRPr="001A582F">
        <w:t xml:space="preserve">, </w:t>
      </w:r>
      <w:r w:rsidRPr="001A582F">
        <w:rPr>
          <w:i/>
          <w:iCs/>
        </w:rPr>
        <w:t>63</w:t>
      </w:r>
      <w:r w:rsidRPr="001A582F">
        <w:t>(3), 665–694. https://doi.org/10.1348/000711010X502733</w:t>
      </w:r>
    </w:p>
    <w:p w14:paraId="7D16CE4A" w14:textId="77777777" w:rsidR="001A582F" w:rsidRPr="001A582F" w:rsidRDefault="001A582F" w:rsidP="00F858D0">
      <w:pPr>
        <w:pStyle w:val="Bibliography"/>
        <w:ind w:left="720" w:hanging="720"/>
      </w:pPr>
      <w:r w:rsidRPr="001A582F">
        <w:t xml:space="preserve">Golijani-Moghaddam, N., Hart, A., &amp; Dawson, D. L. (2013). The Implicit Relational Assessment Procedure: Emerging reliability and validity data. </w:t>
      </w:r>
      <w:r w:rsidRPr="001A582F">
        <w:rPr>
          <w:i/>
          <w:iCs/>
        </w:rPr>
        <w:t>Journal of Contextual Behavioral Science</w:t>
      </w:r>
      <w:r w:rsidRPr="001A582F">
        <w:t xml:space="preserve">, </w:t>
      </w:r>
      <w:r w:rsidRPr="001A582F">
        <w:rPr>
          <w:i/>
          <w:iCs/>
        </w:rPr>
        <w:t>2</w:t>
      </w:r>
      <w:r w:rsidRPr="001A582F">
        <w:t>(3–4), 105–119. https://doi.org/10.1016/j.jcbs.2013.05.002</w:t>
      </w:r>
    </w:p>
    <w:p w14:paraId="6EF4EDC2" w14:textId="77777777" w:rsidR="001A582F" w:rsidRPr="001A582F" w:rsidRDefault="001A582F" w:rsidP="00F858D0">
      <w:pPr>
        <w:pStyle w:val="Bibliography"/>
        <w:ind w:left="720" w:hanging="720"/>
      </w:pPr>
      <w:r w:rsidRPr="001A582F">
        <w:t xml:space="preserve">Gøtzsche, P. C., Hróbjartsson, A., Marić, K., &amp; Tendal, B. (2007). Data Extraction Errors in Meta-analyses That Use Standardized Mean Differences. </w:t>
      </w:r>
      <w:r w:rsidRPr="001A582F">
        <w:rPr>
          <w:i/>
          <w:iCs/>
        </w:rPr>
        <w:t>JAMA</w:t>
      </w:r>
      <w:r w:rsidRPr="001A582F">
        <w:t xml:space="preserve">, </w:t>
      </w:r>
      <w:r w:rsidRPr="001A582F">
        <w:rPr>
          <w:i/>
          <w:iCs/>
        </w:rPr>
        <w:t>298</w:t>
      </w:r>
      <w:r w:rsidRPr="001A582F">
        <w:t>(4), 430–437. https://doi.org/10.1001/jama.298.4.430</w:t>
      </w:r>
    </w:p>
    <w:p w14:paraId="45521580" w14:textId="77777777" w:rsidR="001A582F" w:rsidRPr="001A582F" w:rsidRDefault="001A582F" w:rsidP="00F858D0">
      <w:pPr>
        <w:pStyle w:val="Bibliography"/>
        <w:ind w:left="720" w:hanging="720"/>
      </w:pPr>
      <w:r w:rsidRPr="001A582F">
        <w:t xml:space="preserve">Greenland, S., Senn, S. J., Rothman, K. J., Carlin, J. B., Poole, C., Goodman, S. N., &amp; Altman, D. G. (2016). Statistical tests, P values, confidence intervals, and power: A guide to misinterpretations. </w:t>
      </w:r>
      <w:r w:rsidRPr="001A582F">
        <w:rPr>
          <w:i/>
          <w:iCs/>
        </w:rPr>
        <w:t>European Journal of Epidemiology</w:t>
      </w:r>
      <w:r w:rsidRPr="001A582F">
        <w:t xml:space="preserve">, </w:t>
      </w:r>
      <w:r w:rsidRPr="001A582F">
        <w:rPr>
          <w:i/>
          <w:iCs/>
        </w:rPr>
        <w:t>31</w:t>
      </w:r>
      <w:r w:rsidRPr="001A582F">
        <w:t>(4), 337–350. https://doi.org/10.1007/s10654-016-0149-3</w:t>
      </w:r>
    </w:p>
    <w:p w14:paraId="790FAA3C" w14:textId="77777777" w:rsidR="001A582F" w:rsidRPr="001A582F" w:rsidRDefault="001A582F" w:rsidP="00F858D0">
      <w:pPr>
        <w:pStyle w:val="Bibliography"/>
        <w:ind w:left="720" w:hanging="720"/>
      </w:pPr>
      <w:r w:rsidRPr="001A582F">
        <w:t xml:space="preserve">Greenwald, A. G., &amp; Lai, C. K. (2020). Implicit Social Cognition. </w:t>
      </w:r>
      <w:r w:rsidRPr="001A582F">
        <w:rPr>
          <w:i/>
          <w:iCs/>
        </w:rPr>
        <w:t>Annual Review of Psychology</w:t>
      </w:r>
      <w:r w:rsidRPr="001A582F">
        <w:t xml:space="preserve">, </w:t>
      </w:r>
      <w:r w:rsidRPr="001A582F">
        <w:rPr>
          <w:i/>
          <w:iCs/>
        </w:rPr>
        <w:t>71</w:t>
      </w:r>
      <w:r w:rsidRPr="001A582F">
        <w:t>(1), 419–445. https://doi.org/10.1146/annurev-psych-010419-050837</w:t>
      </w:r>
    </w:p>
    <w:p w14:paraId="6902BEB9" w14:textId="77777777" w:rsidR="001A582F" w:rsidRPr="001A582F" w:rsidRDefault="001A582F" w:rsidP="00F858D0">
      <w:pPr>
        <w:pStyle w:val="Bibliography"/>
        <w:ind w:left="720" w:hanging="720"/>
      </w:pPr>
      <w:r w:rsidRPr="001A582F">
        <w:t xml:space="preserve">Greenwald, A. G., McGhee, D. E., &amp; Schwartz, J. L. (1998). Measuring individual differences in implicit cognition: The Implicit Association Test. </w:t>
      </w:r>
      <w:r w:rsidRPr="001A582F">
        <w:rPr>
          <w:i/>
          <w:iCs/>
        </w:rPr>
        <w:t>Journal of Personality and Social Psychology</w:t>
      </w:r>
      <w:r w:rsidRPr="001A582F">
        <w:t xml:space="preserve">, </w:t>
      </w:r>
      <w:r w:rsidRPr="001A582F">
        <w:rPr>
          <w:i/>
          <w:iCs/>
        </w:rPr>
        <w:t>74</w:t>
      </w:r>
      <w:r w:rsidRPr="001A582F">
        <w:t>(6), 1464–1480. https://doi.org/10.1037/0022-3514.74.6.1464</w:t>
      </w:r>
    </w:p>
    <w:p w14:paraId="295BB3DF" w14:textId="77777777" w:rsidR="001A582F" w:rsidRPr="001A582F" w:rsidRDefault="001A582F" w:rsidP="00F858D0">
      <w:pPr>
        <w:pStyle w:val="Bibliography"/>
        <w:ind w:left="720" w:hanging="720"/>
      </w:pPr>
      <w:r w:rsidRPr="001A582F">
        <w:t xml:space="preserve">Greenwald, A. G., Nosek, B. A., &amp; Banaji, M. R. (2003). Understanding and using the Implicit Association Test: I. An improved scoring algorithm. </w:t>
      </w:r>
      <w:r w:rsidRPr="001A582F">
        <w:rPr>
          <w:i/>
          <w:iCs/>
        </w:rPr>
        <w:t>Journal of Personality and Social Psychology</w:t>
      </w:r>
      <w:r w:rsidRPr="001A582F">
        <w:t xml:space="preserve">, </w:t>
      </w:r>
      <w:r w:rsidRPr="001A582F">
        <w:rPr>
          <w:i/>
          <w:iCs/>
        </w:rPr>
        <w:t>85</w:t>
      </w:r>
      <w:r w:rsidRPr="001A582F">
        <w:t>(2), 197–216. https://doi.org/10.1037/0022-3514.85.2.197</w:t>
      </w:r>
    </w:p>
    <w:p w14:paraId="3E1044BC" w14:textId="77777777" w:rsidR="001A582F" w:rsidRPr="001A582F" w:rsidRDefault="001A582F" w:rsidP="00F858D0">
      <w:pPr>
        <w:pStyle w:val="Bibliography"/>
        <w:ind w:left="720" w:hanging="720"/>
      </w:pPr>
      <w:r w:rsidRPr="001A582F">
        <w:lastRenderedPageBreak/>
        <w:t xml:space="preserve">Heathers, J. A., Anaya, J., Zee, T. van der, &amp; Brown, N. J. (2018). </w:t>
      </w:r>
      <w:r w:rsidRPr="001A582F">
        <w:rPr>
          <w:i/>
          <w:iCs/>
        </w:rPr>
        <w:t>Recovering data from summary statistics: Sample Parameter Reconstruction via Iterative TEchniques (SPRITE)</w:t>
      </w:r>
      <w:r w:rsidRPr="001A582F">
        <w:t xml:space="preserve"> (e26968v1). PeerJ Inc. https://doi.org/10.7287/peerj.preprints.26968v1</w:t>
      </w:r>
    </w:p>
    <w:p w14:paraId="1129A828" w14:textId="77777777" w:rsidR="001A582F" w:rsidRPr="001A582F" w:rsidRDefault="001A582F" w:rsidP="00F858D0">
      <w:pPr>
        <w:pStyle w:val="Bibliography"/>
        <w:ind w:left="720" w:hanging="720"/>
      </w:pPr>
      <w:r w:rsidRPr="001A582F">
        <w:t xml:space="preserve">Hemphill, J. F. (2003). Interpreting the magnitudes of correlation coefficients. </w:t>
      </w:r>
      <w:r w:rsidRPr="001A582F">
        <w:rPr>
          <w:i/>
          <w:iCs/>
        </w:rPr>
        <w:t>American Psychologist</w:t>
      </w:r>
      <w:r w:rsidRPr="001A582F">
        <w:t xml:space="preserve">, </w:t>
      </w:r>
      <w:r w:rsidRPr="001A582F">
        <w:rPr>
          <w:i/>
          <w:iCs/>
        </w:rPr>
        <w:t>58</w:t>
      </w:r>
      <w:r w:rsidRPr="001A582F">
        <w:t>(1), 78–79. https://doi.org/10.1037/0003-066X.58.1.78</w:t>
      </w:r>
    </w:p>
    <w:p w14:paraId="0624C16E" w14:textId="77777777" w:rsidR="001A582F" w:rsidRPr="001A582F" w:rsidRDefault="001A582F" w:rsidP="00F858D0">
      <w:pPr>
        <w:pStyle w:val="Bibliography"/>
        <w:ind w:left="720" w:hanging="720"/>
      </w:pPr>
      <w:r w:rsidRPr="001A582F">
        <w:t>Hunter, J. E., &amp; Schmidt, F. L. (2004). Methods of meta-analysis: Correcting error and bias in research findings. Sage.</w:t>
      </w:r>
    </w:p>
    <w:p w14:paraId="4B1D4398" w14:textId="77777777" w:rsidR="001A582F" w:rsidRPr="001A582F" w:rsidRDefault="001A582F" w:rsidP="00F858D0">
      <w:pPr>
        <w:pStyle w:val="Bibliography"/>
        <w:ind w:left="720" w:hanging="720"/>
      </w:pPr>
      <w:r w:rsidRPr="001A582F">
        <w:t xml:space="preserve">Hussey, I. (2022). Reply to Barnes-Holmes &amp; Harte (2022) “The IRAP as a Measure of Implicit Cognition: A Case of Frankenstein’s Monster”. </w:t>
      </w:r>
      <w:r w:rsidRPr="001A582F">
        <w:rPr>
          <w:i/>
          <w:iCs/>
        </w:rPr>
        <w:t>PsyArXiv</w:t>
      </w:r>
      <w:r w:rsidRPr="001A582F">
        <w:t>. https://doi.org/10.31234/osf.io/qmg6s</w:t>
      </w:r>
    </w:p>
    <w:p w14:paraId="3CB7059F" w14:textId="77777777" w:rsidR="001A582F" w:rsidRPr="001A582F" w:rsidRDefault="001A582F" w:rsidP="00F858D0">
      <w:pPr>
        <w:pStyle w:val="Bibliography"/>
        <w:ind w:left="720" w:hanging="720"/>
      </w:pPr>
      <w:r w:rsidRPr="001A582F">
        <w:t xml:space="preserve">Hussey, I. (2023). A systematic review of null hypothesis significance testing, sample sizes, and statistical power in research using the Implicit Relational Assessment Procedure. </w:t>
      </w:r>
      <w:r w:rsidRPr="001A582F">
        <w:rPr>
          <w:i/>
          <w:iCs/>
        </w:rPr>
        <w:t>Journal of Contextual Behavioral Science</w:t>
      </w:r>
      <w:r w:rsidRPr="001A582F">
        <w:t xml:space="preserve">, </w:t>
      </w:r>
      <w:r w:rsidRPr="001A582F">
        <w:rPr>
          <w:i/>
          <w:iCs/>
        </w:rPr>
        <w:t>29</w:t>
      </w:r>
      <w:r w:rsidRPr="001A582F">
        <w:t>, 86–97. https://doi.org/10.1016/j.jcbs.2023.06.008</w:t>
      </w:r>
    </w:p>
    <w:p w14:paraId="545F71B6" w14:textId="77777777" w:rsidR="001A582F" w:rsidRPr="001A582F" w:rsidRDefault="001A582F" w:rsidP="00F858D0">
      <w:pPr>
        <w:pStyle w:val="Bibliography"/>
        <w:ind w:left="720" w:hanging="720"/>
      </w:pPr>
      <w:r w:rsidRPr="001A582F">
        <w:t xml:space="preserve">Hussey, I., Alsalti, T., Bosco, F., Elson, M., &amp; Arslan, R. C. (2023). </w:t>
      </w:r>
      <w:r w:rsidRPr="001A582F">
        <w:rPr>
          <w:i/>
          <w:iCs/>
        </w:rPr>
        <w:t>An aberrant abundance of Cronbach’s alpha values at .70</w:t>
      </w:r>
      <w:r w:rsidRPr="001A582F">
        <w:t>. PsyArXiv. https://doi.org/10.31234/osf.io/dm8xn</w:t>
      </w:r>
    </w:p>
    <w:p w14:paraId="6C9A41DC" w14:textId="77777777" w:rsidR="001A582F" w:rsidRPr="001A582F" w:rsidRDefault="001A582F" w:rsidP="00F858D0">
      <w:pPr>
        <w:pStyle w:val="Bibliography"/>
        <w:ind w:left="720" w:hanging="720"/>
      </w:pPr>
      <w:r w:rsidRPr="001A582F">
        <w:t xml:space="preserve">Hussey, I., &amp; Drake, C. E. (2020). The Implicit Relational Assessment Procedure demonstrates poor internal consistency and test-retest reliability: A meta-analysis. </w:t>
      </w:r>
      <w:r w:rsidRPr="001A582F">
        <w:rPr>
          <w:i/>
          <w:iCs/>
        </w:rPr>
        <w:t>PsyArXiv</w:t>
      </w:r>
      <w:r w:rsidRPr="001A582F">
        <w:t>. https://doi.org/10.31234/osf.io/ge3k7</w:t>
      </w:r>
    </w:p>
    <w:p w14:paraId="74DD8097" w14:textId="77777777" w:rsidR="001A582F" w:rsidRPr="001A582F" w:rsidRDefault="001A582F" w:rsidP="00F858D0">
      <w:pPr>
        <w:pStyle w:val="Bibliography"/>
        <w:ind w:left="720" w:hanging="720"/>
      </w:pPr>
      <w:r w:rsidRPr="001A582F">
        <w:t>Hussey, I., &amp; Drake, C. E. (2022). The IRAP File-Drawer: A repository of unpublished studies using the Implicit Relational Assessment Procedure. https://osf.io/g4qsu/</w:t>
      </w:r>
    </w:p>
    <w:p w14:paraId="709B21CE" w14:textId="77777777" w:rsidR="001A582F" w:rsidRPr="001A582F" w:rsidRDefault="001A582F" w:rsidP="00F858D0">
      <w:pPr>
        <w:pStyle w:val="Bibliography"/>
        <w:ind w:left="720" w:hanging="720"/>
      </w:pPr>
      <w:r w:rsidRPr="001A582F">
        <w:t xml:space="preserve">Hussey, I., Thompson, M., McEnteggart, C., Barnes-Holmes, D., &amp; Barnes-Holmes, Y. (2015). Interpreting and inverting with less cursing: A guide to interpreting IRAP data. </w:t>
      </w:r>
      <w:r w:rsidRPr="001A582F">
        <w:rPr>
          <w:i/>
          <w:iCs/>
        </w:rPr>
        <w:t>Journal of Contextual Behavioral Science</w:t>
      </w:r>
      <w:r w:rsidRPr="001A582F">
        <w:t xml:space="preserve">, </w:t>
      </w:r>
      <w:r w:rsidRPr="001A582F">
        <w:rPr>
          <w:i/>
          <w:iCs/>
        </w:rPr>
        <w:t>4</w:t>
      </w:r>
      <w:r w:rsidRPr="001A582F">
        <w:t>(3), 157–162. https://doi.org/10.1016/j.jcbs.2015.05.001</w:t>
      </w:r>
    </w:p>
    <w:p w14:paraId="0A6CCCE8" w14:textId="77777777" w:rsidR="001A582F" w:rsidRPr="001A582F" w:rsidRDefault="001A582F" w:rsidP="00F858D0">
      <w:pPr>
        <w:pStyle w:val="Bibliography"/>
        <w:ind w:left="720" w:hanging="720"/>
      </w:pPr>
      <w:r w:rsidRPr="001A582F">
        <w:lastRenderedPageBreak/>
        <w:t xml:space="preserve">Kadlec, D., Sainani, K. L., &amp; Nimphius, S. (2023). With Great Power Comes Great Responsibility: Common Errors in Meta-Analyses and Meta-Regressions in Strength &amp; Conditioning Research. </w:t>
      </w:r>
      <w:r w:rsidRPr="001A582F">
        <w:rPr>
          <w:i/>
          <w:iCs/>
        </w:rPr>
        <w:t>Sports Medicine</w:t>
      </w:r>
      <w:r w:rsidRPr="001A582F">
        <w:t xml:space="preserve">, </w:t>
      </w:r>
      <w:r w:rsidRPr="001A582F">
        <w:rPr>
          <w:i/>
          <w:iCs/>
        </w:rPr>
        <w:t>53</w:t>
      </w:r>
      <w:r w:rsidRPr="001A582F">
        <w:t>(2), 313–325. https://doi.org/10.1007/s40279-022-01766-0</w:t>
      </w:r>
    </w:p>
    <w:p w14:paraId="0AFD9782" w14:textId="77777777" w:rsidR="001A582F" w:rsidRPr="001A582F" w:rsidRDefault="001A582F" w:rsidP="00F858D0">
      <w:pPr>
        <w:pStyle w:val="Bibliography"/>
        <w:ind w:left="720" w:hanging="720"/>
      </w:pPr>
      <w:r w:rsidRPr="001A582F">
        <w:t xml:space="preserve">Kavanagh, D., Barnes-Holmes, Y., &amp; Barnes-Holmes, D. (2022). Attempting to Analyze Perspective-Taking with a False Belief Vignette Using the Implicit Relational Assessment Procedure. </w:t>
      </w:r>
      <w:r w:rsidRPr="001A582F">
        <w:rPr>
          <w:i/>
          <w:iCs/>
        </w:rPr>
        <w:t>The Psychological Record</w:t>
      </w:r>
      <w:r w:rsidRPr="001A582F">
        <w:t xml:space="preserve">, </w:t>
      </w:r>
      <w:r w:rsidRPr="001A582F">
        <w:rPr>
          <w:i/>
          <w:iCs/>
        </w:rPr>
        <w:t>72</w:t>
      </w:r>
      <w:r w:rsidRPr="001A582F">
        <w:t>(4), 525–549. https://doi.org/10.1007/s40732-021-00500-y</w:t>
      </w:r>
    </w:p>
    <w:p w14:paraId="3DAA04AF" w14:textId="77777777" w:rsidR="001A582F" w:rsidRPr="001A582F" w:rsidRDefault="001A582F" w:rsidP="00F858D0">
      <w:pPr>
        <w:pStyle w:val="Bibliography"/>
        <w:ind w:left="720" w:hanging="720"/>
      </w:pPr>
      <w:r w:rsidRPr="001A582F">
        <w:t xml:space="preserve">Lakens, D., Hilgard, J., &amp; Staaks, J. (2016). On the reproducibility of meta-analyses: Six practical recommendations. </w:t>
      </w:r>
      <w:r w:rsidRPr="001A582F">
        <w:rPr>
          <w:i/>
          <w:iCs/>
        </w:rPr>
        <w:t>BMC Psychology</w:t>
      </w:r>
      <w:r w:rsidRPr="001A582F">
        <w:t xml:space="preserve">, </w:t>
      </w:r>
      <w:r w:rsidRPr="001A582F">
        <w:rPr>
          <w:i/>
          <w:iCs/>
        </w:rPr>
        <w:t>4</w:t>
      </w:r>
      <w:r w:rsidRPr="001A582F">
        <w:t>(1), 24. https://doi.org/10.1186/s40359-016-0126-3</w:t>
      </w:r>
    </w:p>
    <w:p w14:paraId="3E8278BA" w14:textId="77777777" w:rsidR="001A582F" w:rsidRPr="001A582F" w:rsidRDefault="001A582F" w:rsidP="00F858D0">
      <w:pPr>
        <w:pStyle w:val="Bibliography"/>
        <w:ind w:left="720" w:hanging="720"/>
      </w:pPr>
      <w:r w:rsidRPr="001A582F">
        <w:t xml:space="preserve">Lakens, D., Page-Gould, E., van Assen, M. A. L. M., Spellman, B., Schönbrodt, F. D., Hasselman, F., Corker, K. S., Grange, J., Sharples, A., Cavender, C., Augusteijn, H., Augusteijn, H., Gerger, H., Locher, C., Miller, I. D., Anvari, F., &amp; Scheel, A. M. (2017). </w:t>
      </w:r>
      <w:r w:rsidRPr="001A582F">
        <w:rPr>
          <w:i/>
          <w:iCs/>
        </w:rPr>
        <w:t>Examining the Reproducibility of Meta-Analyses in Psychology: A Preliminary Report</w:t>
      </w:r>
      <w:r w:rsidRPr="001A582F">
        <w:t xml:space="preserve"> [Preprint]. BITSS. https://doi.org/10.31222/osf.io/xfbjf</w:t>
      </w:r>
    </w:p>
    <w:p w14:paraId="2E5E5887" w14:textId="77777777" w:rsidR="001A582F" w:rsidRPr="001A582F" w:rsidRDefault="001A582F" w:rsidP="00F858D0">
      <w:pPr>
        <w:pStyle w:val="Bibliography"/>
        <w:ind w:left="720" w:hanging="720"/>
      </w:pPr>
      <w:r w:rsidRPr="001A582F">
        <w:t xml:space="preserve">Leech, A., Bouyrden, J., Bruijsten, N., Barnes-Holmes, D., &amp; McEnteggart, C. (2018). Training and testing for a transformation of fear and avoidance functions using the Implicit Relational Assessment Procedure: The first study. </w:t>
      </w:r>
      <w:r w:rsidRPr="001A582F">
        <w:rPr>
          <w:i/>
          <w:iCs/>
        </w:rPr>
        <w:t>Behavioural Processes</w:t>
      </w:r>
      <w:r w:rsidRPr="001A582F">
        <w:t xml:space="preserve">, </w:t>
      </w:r>
      <w:r w:rsidRPr="001A582F">
        <w:rPr>
          <w:i/>
          <w:iCs/>
        </w:rPr>
        <w:t>157</w:t>
      </w:r>
      <w:r w:rsidRPr="001A582F">
        <w:t>, 24–35. https://doi.org/10.1016/j.beproc.2018.08.012</w:t>
      </w:r>
    </w:p>
    <w:p w14:paraId="74770E87" w14:textId="77777777" w:rsidR="001A582F" w:rsidRPr="001A582F" w:rsidRDefault="001A582F" w:rsidP="00F858D0">
      <w:pPr>
        <w:pStyle w:val="Bibliography"/>
        <w:ind w:left="720" w:hanging="720"/>
      </w:pPr>
      <w:r w:rsidRPr="001A582F">
        <w:t xml:space="preserve">López-Nicolás, R., López-López, J. A., Rubio-Aparicio, M., &amp; Sánchez-Meca, J. (2022). A meta-review of transparency and reproducibility-related reporting practices in published meta-analyses on clinical psychological interventions (2000–2020). </w:t>
      </w:r>
      <w:r w:rsidRPr="001A582F">
        <w:rPr>
          <w:i/>
          <w:iCs/>
        </w:rPr>
        <w:t>Behavior Research Methods</w:t>
      </w:r>
      <w:r w:rsidRPr="001A582F">
        <w:t xml:space="preserve">, </w:t>
      </w:r>
      <w:r w:rsidRPr="001A582F">
        <w:rPr>
          <w:i/>
          <w:iCs/>
        </w:rPr>
        <w:t>54</w:t>
      </w:r>
      <w:r w:rsidRPr="001A582F">
        <w:t>(1), 334–349. https://doi.org/10.3758/s13428-021-01644-z</w:t>
      </w:r>
    </w:p>
    <w:p w14:paraId="167548EE" w14:textId="77777777" w:rsidR="001A582F" w:rsidRPr="001A582F" w:rsidRDefault="001A582F" w:rsidP="00F858D0">
      <w:pPr>
        <w:pStyle w:val="Bibliography"/>
        <w:ind w:left="720" w:hanging="720"/>
      </w:pPr>
      <w:r w:rsidRPr="001A582F">
        <w:lastRenderedPageBreak/>
        <w:t xml:space="preserve">Maassen, E., Assen, M. A. L. M. van, Nuijten, M. B., Olsson-Collentine, A., &amp; Wicherts, J. M. (2020). Reproducibility of individual effect sizes in meta-analyses in psychology. </w:t>
      </w:r>
      <w:r w:rsidRPr="001A582F">
        <w:rPr>
          <w:i/>
          <w:iCs/>
        </w:rPr>
        <w:t>PLOS ONE</w:t>
      </w:r>
      <w:r w:rsidRPr="001A582F">
        <w:t xml:space="preserve">, </w:t>
      </w:r>
      <w:r w:rsidRPr="001A582F">
        <w:rPr>
          <w:i/>
          <w:iCs/>
        </w:rPr>
        <w:t>15</w:t>
      </w:r>
      <w:r w:rsidRPr="001A582F">
        <w:t>(5), e0233107. https://doi.org/10.1371/journal.pone.0233107</w:t>
      </w:r>
    </w:p>
    <w:p w14:paraId="2C7B9DEA" w14:textId="77777777" w:rsidR="001A582F" w:rsidRPr="001A582F" w:rsidRDefault="001A582F" w:rsidP="00F858D0">
      <w:pPr>
        <w:pStyle w:val="Bibliography"/>
        <w:ind w:left="720" w:hanging="720"/>
      </w:pPr>
      <w:r w:rsidRPr="001A582F">
        <w:t xml:space="preserve">Maloney, E., &amp; Barnes-Holmes, D. (2016). Exploring the Behavioral Dynamics of the Implicit Relational Assessment Procedure: The Role of Relational Contextual Cues Versus Relational Coherence Indicators as Response Options. </w:t>
      </w:r>
      <w:r w:rsidRPr="001A582F">
        <w:rPr>
          <w:i/>
          <w:iCs/>
        </w:rPr>
        <w:t>The Psychological Record</w:t>
      </w:r>
      <w:r w:rsidRPr="001A582F">
        <w:t xml:space="preserve">, </w:t>
      </w:r>
      <w:r w:rsidRPr="001A582F">
        <w:rPr>
          <w:i/>
          <w:iCs/>
        </w:rPr>
        <w:t>66</w:t>
      </w:r>
      <w:r w:rsidRPr="001A582F">
        <w:t>(3), 395–403. https://doi.org/10.1007/s40732-016-0180-5</w:t>
      </w:r>
    </w:p>
    <w:p w14:paraId="1D65F07A" w14:textId="77777777" w:rsidR="001A582F" w:rsidRPr="001A582F" w:rsidRDefault="001A582F" w:rsidP="00F858D0">
      <w:pPr>
        <w:pStyle w:val="Bibliography"/>
        <w:ind w:left="720" w:hanging="720"/>
      </w:pPr>
      <w:r w:rsidRPr="001A582F">
        <w:t>Marin, F., Rohatgi, A., &amp; Charlot, S. (2017). WebPlotDigitizer, a polyvalent and free software to extract spectra from old astronomical publications: Application to ultraviolet spectropolarimetry (arXiv:1708.02025). arXiv. http://arxiv.org/abs/1708.02025</w:t>
      </w:r>
    </w:p>
    <w:p w14:paraId="6AC74352" w14:textId="77777777" w:rsidR="001A582F" w:rsidRPr="001A582F" w:rsidRDefault="001A582F" w:rsidP="00F858D0">
      <w:pPr>
        <w:pStyle w:val="Bibliography"/>
        <w:ind w:left="720" w:hanging="720"/>
      </w:pPr>
      <w:r w:rsidRPr="001A582F">
        <w:t xml:space="preserve">Perugini, M., Gallucci, M., &amp; Costantini, G. (2014). Safeguard Power as a Protection Against Imprecise Power Estimates. </w:t>
      </w:r>
      <w:r w:rsidRPr="001A582F">
        <w:rPr>
          <w:i/>
          <w:iCs/>
        </w:rPr>
        <w:t>Perspectives on Psychological Science</w:t>
      </w:r>
      <w:r w:rsidRPr="001A582F">
        <w:t xml:space="preserve">, </w:t>
      </w:r>
      <w:r w:rsidRPr="001A582F">
        <w:rPr>
          <w:i/>
          <w:iCs/>
        </w:rPr>
        <w:t>9</w:t>
      </w:r>
      <w:r w:rsidRPr="001A582F">
        <w:t>(3), 319–332. https://doi.org/10.1177/1745691614528519</w:t>
      </w:r>
    </w:p>
    <w:p w14:paraId="796E9A2B" w14:textId="77777777" w:rsidR="001A582F" w:rsidRPr="001A582F" w:rsidRDefault="001A582F" w:rsidP="00F858D0">
      <w:pPr>
        <w:pStyle w:val="Bibliography"/>
        <w:ind w:left="720" w:hanging="720"/>
      </w:pPr>
      <w:r w:rsidRPr="001A582F">
        <w:t xml:space="preserve">Plessen, C. Y., Karyotaki, E., Miguel, C., Ciharova, M., &amp; Cuijpers, P. (2023). Exploring the efficacy of psychotherapies for depression: A multiverse meta-analysis. </w:t>
      </w:r>
      <w:r w:rsidRPr="001A582F">
        <w:rPr>
          <w:i/>
          <w:iCs/>
        </w:rPr>
        <w:t>BMJ Ment Health</w:t>
      </w:r>
      <w:r w:rsidRPr="001A582F">
        <w:t xml:space="preserve">, </w:t>
      </w:r>
      <w:r w:rsidRPr="001A582F">
        <w:rPr>
          <w:i/>
          <w:iCs/>
        </w:rPr>
        <w:t>26</w:t>
      </w:r>
      <w:r w:rsidRPr="001A582F">
        <w:t>(1). https://doi.org/10.1136/bmjment-2022-300626</w:t>
      </w:r>
    </w:p>
    <w:p w14:paraId="231D6DB7" w14:textId="77777777" w:rsidR="001A582F" w:rsidRPr="001A582F" w:rsidRDefault="001A582F" w:rsidP="00F858D0">
      <w:pPr>
        <w:pStyle w:val="Bibliography"/>
        <w:ind w:left="720" w:hanging="720"/>
      </w:pPr>
      <w:r w:rsidRPr="001A582F">
        <w:t xml:space="preserve">Power, P. M., Harte, C., Barnes-Holmes, D., &amp; Barnes-Holmes, Y. (2017). Exploring Racial Bias in a European Country with a Recent History of Immigration of Black Africans. </w:t>
      </w:r>
      <w:r w:rsidRPr="001A582F">
        <w:rPr>
          <w:i/>
          <w:iCs/>
        </w:rPr>
        <w:t>The Psychological Record</w:t>
      </w:r>
      <w:r w:rsidRPr="001A582F">
        <w:t xml:space="preserve">, </w:t>
      </w:r>
      <w:r w:rsidRPr="001A582F">
        <w:rPr>
          <w:i/>
          <w:iCs/>
        </w:rPr>
        <w:t>67</w:t>
      </w:r>
      <w:r w:rsidRPr="001A582F">
        <w:t>(3), 365–375. https://doi.org/10.1007/s40732-017-0223-6</w:t>
      </w:r>
    </w:p>
    <w:p w14:paraId="3B06D654" w14:textId="77777777" w:rsidR="001A582F" w:rsidRPr="001A582F" w:rsidRDefault="001A582F" w:rsidP="00F858D0">
      <w:pPr>
        <w:pStyle w:val="Bibliography"/>
        <w:ind w:left="720" w:hanging="720"/>
      </w:pPr>
      <w:r w:rsidRPr="001A582F">
        <w:t xml:space="preserve">Revelle, W. (2009). </w:t>
      </w:r>
      <w:r w:rsidRPr="001A582F">
        <w:rPr>
          <w:i/>
          <w:iCs/>
        </w:rPr>
        <w:t>An introduction to psychometric theory with applications in R</w:t>
      </w:r>
      <w:r w:rsidRPr="001A582F">
        <w:t>. Springer Evanston, IL. https://www.personality-project.org/r/book/</w:t>
      </w:r>
    </w:p>
    <w:p w14:paraId="10592DFC" w14:textId="77777777" w:rsidR="001A582F" w:rsidRPr="001A582F" w:rsidRDefault="001A582F" w:rsidP="00F858D0">
      <w:pPr>
        <w:pStyle w:val="Bibliography"/>
        <w:ind w:left="720" w:hanging="720"/>
      </w:pPr>
      <w:r w:rsidRPr="001A582F">
        <w:lastRenderedPageBreak/>
        <w:t xml:space="preserve">Richard, F. D., Bond, C. F., &amp; Stokes-Zoota, J. J. (2003). One Hundred Years of Social Psychology Quantitatively Described. </w:t>
      </w:r>
      <w:r w:rsidRPr="001A582F">
        <w:rPr>
          <w:i/>
          <w:iCs/>
        </w:rPr>
        <w:t>Review of General Psychology</w:t>
      </w:r>
      <w:r w:rsidRPr="001A582F">
        <w:t xml:space="preserve">, </w:t>
      </w:r>
      <w:r w:rsidRPr="001A582F">
        <w:rPr>
          <w:i/>
          <w:iCs/>
        </w:rPr>
        <w:t>7</w:t>
      </w:r>
      <w:r w:rsidRPr="001A582F">
        <w:t>(4), 331–363. https://doi.org/10.1037/1089-2680.7.4.331</w:t>
      </w:r>
    </w:p>
    <w:p w14:paraId="4845CB60" w14:textId="77777777" w:rsidR="001A582F" w:rsidRPr="001A582F" w:rsidRDefault="001A582F" w:rsidP="00F858D0">
      <w:pPr>
        <w:pStyle w:val="Bibliography"/>
        <w:ind w:left="720" w:hanging="720"/>
      </w:pPr>
      <w:r w:rsidRPr="001A582F">
        <w:t xml:space="preserve">Rücker, G., Carpenter, J. R., &amp; Schwarzer, G. (2011). Detecting and adjusting for small-study effects in meta-analysis. </w:t>
      </w:r>
      <w:r w:rsidRPr="001A582F">
        <w:rPr>
          <w:i/>
          <w:iCs/>
        </w:rPr>
        <w:t>Biometrical Journal</w:t>
      </w:r>
      <w:r w:rsidRPr="001A582F">
        <w:t xml:space="preserve">, </w:t>
      </w:r>
      <w:r w:rsidRPr="001A582F">
        <w:rPr>
          <w:i/>
          <w:iCs/>
        </w:rPr>
        <w:t>53</w:t>
      </w:r>
      <w:r w:rsidRPr="001A582F">
        <w:t>(2), 351–368. https://doi.org/10.1002/bimj.201000151</w:t>
      </w:r>
    </w:p>
    <w:p w14:paraId="38980FDF" w14:textId="77777777" w:rsidR="001A582F" w:rsidRPr="001A582F" w:rsidRDefault="001A582F" w:rsidP="00F858D0">
      <w:pPr>
        <w:pStyle w:val="Bibliography"/>
        <w:ind w:left="720" w:hanging="720"/>
      </w:pPr>
      <w:r w:rsidRPr="001A582F">
        <w:t xml:space="preserve">Sterne, J. A. C., Gavaghan, D., &amp; Egger, M. (2000). Publication and related bias in meta-analysis: Power of statistical tests and prevalence in the literature. </w:t>
      </w:r>
      <w:r w:rsidRPr="001A582F">
        <w:rPr>
          <w:i/>
          <w:iCs/>
        </w:rPr>
        <w:t>Journal of Clinical Epidemiology</w:t>
      </w:r>
      <w:r w:rsidRPr="001A582F">
        <w:t xml:space="preserve">, </w:t>
      </w:r>
      <w:r w:rsidRPr="001A582F">
        <w:rPr>
          <w:i/>
          <w:iCs/>
        </w:rPr>
        <w:t>53</w:t>
      </w:r>
      <w:r w:rsidRPr="001A582F">
        <w:t>(11), 1119–1129. https://doi.org/10.1016/S0895-4356(00)00242-0</w:t>
      </w:r>
    </w:p>
    <w:p w14:paraId="3CA5AA5D" w14:textId="77777777" w:rsidR="001A582F" w:rsidRPr="001A582F" w:rsidRDefault="001A582F" w:rsidP="00F858D0">
      <w:pPr>
        <w:pStyle w:val="Bibliography"/>
        <w:ind w:left="720" w:hanging="720"/>
      </w:pPr>
      <w:r w:rsidRPr="001A582F">
        <w:t xml:space="preserve">Vahey, N. A., Barnes-Holmes, D., Barnes-Holmes, Y., &amp; Stewart, I. (2009). A first test of the Implicit Relational Assessment Procedure (IRAP) as a measure of self-esteem: Irish prisoner groups and university students. </w:t>
      </w:r>
      <w:r w:rsidRPr="001A582F">
        <w:rPr>
          <w:i/>
          <w:iCs/>
        </w:rPr>
        <w:t>The Psychological Record</w:t>
      </w:r>
      <w:r w:rsidRPr="001A582F">
        <w:t xml:space="preserve">, </w:t>
      </w:r>
      <w:r w:rsidRPr="001A582F">
        <w:rPr>
          <w:i/>
          <w:iCs/>
        </w:rPr>
        <w:t>59</w:t>
      </w:r>
      <w:r w:rsidRPr="001A582F">
        <w:t>(3), 371–388.</w:t>
      </w:r>
    </w:p>
    <w:p w14:paraId="3A858F25" w14:textId="77777777" w:rsidR="001A582F" w:rsidRPr="001A582F" w:rsidRDefault="001A582F" w:rsidP="00F858D0">
      <w:pPr>
        <w:pStyle w:val="Bibliography"/>
        <w:ind w:left="720" w:hanging="720"/>
      </w:pPr>
      <w:r w:rsidRPr="001A582F">
        <w:t xml:space="preserve">Vahey, N. A., Boles, S., &amp; Barnes-Holmes, D. (2010). Measuring adolescents’ smoking-related social identity preferences with the Implicit Relational Assessment Procedure (IRAP) for the first time: A starting point that explains later IRAP evolutions. </w:t>
      </w:r>
      <w:r w:rsidRPr="001A582F">
        <w:rPr>
          <w:i/>
          <w:iCs/>
        </w:rPr>
        <w:t>International Journal of Psychology and Psychological Therapy</w:t>
      </w:r>
      <w:r w:rsidRPr="001A582F">
        <w:t xml:space="preserve">, </w:t>
      </w:r>
      <w:r w:rsidRPr="001A582F">
        <w:rPr>
          <w:i/>
          <w:iCs/>
        </w:rPr>
        <w:t>10</w:t>
      </w:r>
      <w:r w:rsidRPr="001A582F">
        <w:t>(3), 453–474.</w:t>
      </w:r>
    </w:p>
    <w:p w14:paraId="30D164B8" w14:textId="77777777" w:rsidR="001A582F" w:rsidRPr="001A582F" w:rsidRDefault="001A582F" w:rsidP="00F858D0">
      <w:pPr>
        <w:pStyle w:val="Bibliography"/>
        <w:ind w:left="720" w:hanging="720"/>
      </w:pPr>
      <w:r w:rsidRPr="001A582F">
        <w:t xml:space="preserve">Vahey, N. A., Nicholson, E., &amp; Barnes-Holmes, D. (2015). A meta-analysis of criterion effects for the Implicit Relational Assessment Procedure (IRAP) in the clinical domain. </w:t>
      </w:r>
      <w:r w:rsidRPr="001A582F">
        <w:rPr>
          <w:i/>
          <w:iCs/>
        </w:rPr>
        <w:t>Journal of Behavior Therapy and Experimental Psychiatry</w:t>
      </w:r>
      <w:r w:rsidRPr="001A582F">
        <w:t xml:space="preserve">, </w:t>
      </w:r>
      <w:r w:rsidRPr="001A582F">
        <w:rPr>
          <w:i/>
          <w:iCs/>
        </w:rPr>
        <w:t>48</w:t>
      </w:r>
      <w:r w:rsidRPr="001A582F">
        <w:t>, 59–65. https://doi.org/10.1016/j.jbtep.2015.01.004</w:t>
      </w:r>
    </w:p>
    <w:p w14:paraId="6C11BE5C" w14:textId="77777777" w:rsidR="001A582F" w:rsidRPr="001A582F" w:rsidRDefault="001A582F" w:rsidP="00F858D0">
      <w:pPr>
        <w:pStyle w:val="Bibliography"/>
        <w:ind w:left="720" w:hanging="720"/>
      </w:pPr>
      <w:r w:rsidRPr="001A582F">
        <w:t xml:space="preserve">Vevea, J. L., &amp; Woods, C. M. (2005). Publication bias in research synthesis: Sensitivity analysis using a priori weight functions. </w:t>
      </w:r>
      <w:r w:rsidRPr="001A582F">
        <w:rPr>
          <w:i/>
          <w:iCs/>
        </w:rPr>
        <w:t>Psychological Methods</w:t>
      </w:r>
      <w:r w:rsidRPr="001A582F">
        <w:t xml:space="preserve">, </w:t>
      </w:r>
      <w:r w:rsidRPr="001A582F">
        <w:rPr>
          <w:i/>
          <w:iCs/>
        </w:rPr>
        <w:t>10</w:t>
      </w:r>
      <w:r w:rsidRPr="001A582F">
        <w:t>(4), 428–443. https://doi.org/10.1037/1082-989X.10.4.428</w:t>
      </w:r>
    </w:p>
    <w:p w14:paraId="7FC0AF40" w14:textId="77777777" w:rsidR="001A582F" w:rsidRPr="001A582F" w:rsidRDefault="001A582F" w:rsidP="00F858D0">
      <w:pPr>
        <w:pStyle w:val="Bibliography"/>
        <w:ind w:left="720" w:hanging="720"/>
      </w:pPr>
      <w:r w:rsidRPr="001A582F">
        <w:t xml:space="preserve">Viechtbauer, W. (2010). Conducting Meta-Analyses in R with the metafor Package. </w:t>
      </w:r>
      <w:r w:rsidRPr="001A582F">
        <w:rPr>
          <w:i/>
          <w:iCs/>
        </w:rPr>
        <w:t>Journal of Statistical Software</w:t>
      </w:r>
      <w:r w:rsidRPr="001A582F">
        <w:t xml:space="preserve">, </w:t>
      </w:r>
      <w:r w:rsidRPr="001A582F">
        <w:rPr>
          <w:i/>
          <w:iCs/>
        </w:rPr>
        <w:t>36</w:t>
      </w:r>
      <w:r w:rsidRPr="001A582F">
        <w:t>(3). https://doi.org/10.18637/jss.v036.i03</w:t>
      </w:r>
    </w:p>
    <w:p w14:paraId="1E1036BE" w14:textId="77777777" w:rsidR="001A582F" w:rsidRPr="001A582F" w:rsidRDefault="001A582F" w:rsidP="00F858D0">
      <w:pPr>
        <w:pStyle w:val="Bibliography"/>
        <w:ind w:left="720" w:hanging="720"/>
      </w:pPr>
      <w:r w:rsidRPr="001A582F">
        <w:lastRenderedPageBreak/>
        <w:t xml:space="preserve">Viechtbauer, W. (2022). </w:t>
      </w:r>
      <w:r w:rsidRPr="001A582F">
        <w:rPr>
          <w:i/>
          <w:iCs/>
        </w:rPr>
        <w:t>Hunter and Schmidt Method</w:t>
      </w:r>
      <w:r w:rsidRPr="001A582F">
        <w:t>. https://www.metafor-project.org/doku.php/tips:hunter_schmidt_method</w:t>
      </w:r>
    </w:p>
    <w:p w14:paraId="6F10E0AD" w14:textId="77777777" w:rsidR="001A582F" w:rsidRPr="001A582F" w:rsidRDefault="001A582F" w:rsidP="00F858D0">
      <w:pPr>
        <w:pStyle w:val="Bibliography"/>
        <w:ind w:left="720" w:hanging="720"/>
      </w:pPr>
      <w:r w:rsidRPr="001A582F">
        <w:t xml:space="preserve">Viechtbauer, W. (2024). </w:t>
      </w:r>
      <w:r w:rsidRPr="001A582F">
        <w:rPr>
          <w:i/>
          <w:iCs/>
        </w:rPr>
        <w:t>metafor: Meta-Analysis Package for R</w:t>
      </w:r>
      <w:r w:rsidRPr="001A582F">
        <w:t xml:space="preserve"> (Version 4.6-0) [Computer software]. https://CRAN.R-project.org/package=metafor</w:t>
      </w:r>
    </w:p>
    <w:p w14:paraId="75883BE3" w14:textId="77777777" w:rsidR="001A582F" w:rsidRPr="001A582F" w:rsidRDefault="001A582F" w:rsidP="00F858D0">
      <w:pPr>
        <w:pStyle w:val="Bibliography"/>
        <w:ind w:left="720" w:hanging="720"/>
      </w:pPr>
      <w:r w:rsidRPr="001A582F">
        <w:t xml:space="preserve">Wilkinson, J., Heal, C., Antoniou, G. A., Alfirevic, Z., Avenell, A., Barbour, V., Brown, N. J. L., Carlisle, J., Dicker, P., Dumville, J., Grey, A., Gurrin, L. C., Hayden, J. A., Heathers, J., Hunter, K. E., Lasserson, T., Lam, E., Lensen, S., Li, T., … Kirkham, J. J. (2023). </w:t>
      </w:r>
      <w:r w:rsidRPr="001A582F">
        <w:rPr>
          <w:i/>
          <w:iCs/>
        </w:rPr>
        <w:t>Protocol for the development of a tool (INSPECT-SR) to identify problematic randomised controlled trials in systematic reviews of health interventions</w:t>
      </w:r>
      <w:r w:rsidRPr="001A582F">
        <w:t xml:space="preserve"> (p. 2023.09.21.23295626). medRxiv. https://doi.org/10.1101/2023.09.21.23295626</w:t>
      </w:r>
    </w:p>
    <w:p w14:paraId="3B566FFD" w14:textId="30C94CAB" w:rsidR="00954504" w:rsidRPr="00954504" w:rsidRDefault="00000000" w:rsidP="00F858D0">
      <w:pPr>
        <w:ind w:left="720" w:hanging="720"/>
      </w:pPr>
      <w:r>
        <w:fldChar w:fldCharType="end"/>
      </w:r>
    </w:p>
    <w:p w14:paraId="7E1308A9" w14:textId="77777777" w:rsidR="00F0388F" w:rsidRDefault="00000000" w:rsidP="00D77465">
      <w:pPr>
        <w:sectPr w:rsidR="00F0388F" w:rsidSect="00D77465">
          <w:type w:val="continuous"/>
          <w:pgSz w:w="11900" w:h="16840"/>
          <w:pgMar w:top="1440" w:right="1440" w:bottom="1440" w:left="1440" w:header="709" w:footer="709" w:gutter="0"/>
          <w:cols w:space="340"/>
          <w:titlePg/>
          <w:docGrid w:linePitch="360"/>
          <w15:footnoteColumns w:val="1"/>
        </w:sectPr>
      </w:pPr>
      <w:r>
        <w:t xml:space="preserve"> </w:t>
      </w:r>
    </w:p>
    <w:p w14:paraId="3B402DBC" w14:textId="77777777" w:rsidR="00E976A8" w:rsidRPr="00034410" w:rsidRDefault="00E976A8" w:rsidP="00D77465"/>
    <w:sectPr w:rsidR="00E976A8" w:rsidRPr="00034410"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0D4A40" w14:textId="77777777" w:rsidR="003441E3" w:rsidRDefault="003441E3" w:rsidP="00D77465">
      <w:r>
        <w:separator/>
      </w:r>
    </w:p>
  </w:endnote>
  <w:endnote w:type="continuationSeparator" w:id="0">
    <w:p w14:paraId="6FF4E335" w14:textId="77777777" w:rsidR="003441E3" w:rsidRDefault="003441E3" w:rsidP="00D77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F94C1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rsidP="00F94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E9A91" w14:textId="5C18B7A8" w:rsidR="008153E3" w:rsidRDefault="008153E3" w:rsidP="00F94C14">
    <w:pPr>
      <w:pStyle w:val="Footer"/>
      <w:rPr>
        <w:rStyle w:val="PageNumber"/>
      </w:rPr>
    </w:pPr>
  </w:p>
  <w:p w14:paraId="17FC8458" w14:textId="77777777" w:rsidR="008153E3" w:rsidRPr="008153E3" w:rsidRDefault="008153E3" w:rsidP="00F94C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A5BFAB" w14:textId="77777777" w:rsidR="003441E3" w:rsidRDefault="003441E3" w:rsidP="00D77465">
      <w:r>
        <w:separator/>
      </w:r>
    </w:p>
  </w:footnote>
  <w:footnote w:type="continuationSeparator" w:id="0">
    <w:p w14:paraId="3DB45398" w14:textId="77777777" w:rsidR="003441E3" w:rsidRDefault="003441E3" w:rsidP="00D77465">
      <w:r>
        <w:continuationSeparator/>
      </w:r>
    </w:p>
  </w:footnote>
  <w:footnote w:id="1">
    <w:p w14:paraId="2478A9FA" w14:textId="6CA46723" w:rsidR="00663892" w:rsidRPr="00F94C14" w:rsidRDefault="00663892" w:rsidP="00F94C14">
      <w:pPr>
        <w:pStyle w:val="FootnoteText"/>
        <w:rPr>
          <w:lang w:val="en-US"/>
        </w:rPr>
      </w:pPr>
      <w:r w:rsidRPr="00F94C14">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57346CFA" w14:textId="106F2AD7" w:rsidR="00D77465" w:rsidRDefault="00D77465" w:rsidP="00D77465">
        <w:pPr>
          <w:pStyle w:val="Header"/>
          <w:rPr>
            <w:rStyle w:val="PageNumber"/>
          </w:rPr>
        </w:pPr>
        <w:r>
          <w:rPr>
            <w:rStyle w:val="PageNumber"/>
          </w:rPr>
          <w:fldChar w:fldCharType="begin"/>
        </w:r>
        <w:r>
          <w:rPr>
            <w:rStyle w:val="PageNumber"/>
          </w:rPr>
          <w:instrText xml:space="preserve"> PAGE </w:instrText>
        </w:r>
        <w:r w:rsidR="00C240F1">
          <w:rPr>
            <w:rStyle w:val="PageNumber"/>
          </w:rPr>
          <w:fldChar w:fldCharType="separate"/>
        </w:r>
        <w:r w:rsidR="00C240F1">
          <w:rPr>
            <w:rStyle w:val="PageNumber"/>
            <w:noProof/>
          </w:rPr>
          <w:t>1</w:t>
        </w:r>
        <w:r>
          <w:rPr>
            <w:rStyle w:val="PageNumber"/>
          </w:rPr>
          <w:fldChar w:fldCharType="end"/>
        </w:r>
      </w:p>
    </w:sdtContent>
  </w:sdt>
  <w:p w14:paraId="377E75FE" w14:textId="77777777" w:rsidR="00D77465" w:rsidRDefault="00D77465" w:rsidP="00D774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52248482"/>
      <w:docPartObj>
        <w:docPartGallery w:val="Page Numbers (Top of Page)"/>
        <w:docPartUnique/>
      </w:docPartObj>
    </w:sdtPr>
    <w:sdtContent>
      <w:p w14:paraId="48EE402A" w14:textId="36000878" w:rsidR="00D77465" w:rsidRDefault="00D77465" w:rsidP="00D77465">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12B74EB" w14:textId="77777777" w:rsidR="00D77465" w:rsidRDefault="00D77465" w:rsidP="00D77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30D"/>
    <w:rsid w:val="000209D5"/>
    <w:rsid w:val="00020A4F"/>
    <w:rsid w:val="00021197"/>
    <w:rsid w:val="000218F8"/>
    <w:rsid w:val="00021C43"/>
    <w:rsid w:val="00021E37"/>
    <w:rsid w:val="00021F72"/>
    <w:rsid w:val="00023292"/>
    <w:rsid w:val="000239E6"/>
    <w:rsid w:val="00026A25"/>
    <w:rsid w:val="00027CD4"/>
    <w:rsid w:val="00030218"/>
    <w:rsid w:val="000314B2"/>
    <w:rsid w:val="000323B2"/>
    <w:rsid w:val="00032ADB"/>
    <w:rsid w:val="00034410"/>
    <w:rsid w:val="000351E4"/>
    <w:rsid w:val="00035BB1"/>
    <w:rsid w:val="0003712A"/>
    <w:rsid w:val="000374D3"/>
    <w:rsid w:val="000377F3"/>
    <w:rsid w:val="000377F9"/>
    <w:rsid w:val="0004010A"/>
    <w:rsid w:val="000415FA"/>
    <w:rsid w:val="000416BA"/>
    <w:rsid w:val="00043D43"/>
    <w:rsid w:val="0004418F"/>
    <w:rsid w:val="0004447F"/>
    <w:rsid w:val="0004452B"/>
    <w:rsid w:val="00045544"/>
    <w:rsid w:val="000463AA"/>
    <w:rsid w:val="00050D9B"/>
    <w:rsid w:val="000521C2"/>
    <w:rsid w:val="00052449"/>
    <w:rsid w:val="000525B9"/>
    <w:rsid w:val="000532FD"/>
    <w:rsid w:val="00053D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2430"/>
    <w:rsid w:val="000D2622"/>
    <w:rsid w:val="000D2676"/>
    <w:rsid w:val="000D2F24"/>
    <w:rsid w:val="000D4325"/>
    <w:rsid w:val="000D68CF"/>
    <w:rsid w:val="000D6DA5"/>
    <w:rsid w:val="000D76D4"/>
    <w:rsid w:val="000D7837"/>
    <w:rsid w:val="000D7C57"/>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D9D"/>
    <w:rsid w:val="000F43B1"/>
    <w:rsid w:val="000F449B"/>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6ADA"/>
    <w:rsid w:val="001175AC"/>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582F"/>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D797F"/>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0DF2"/>
    <w:rsid w:val="002111AA"/>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1F97"/>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034D"/>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0D31"/>
    <w:rsid w:val="002F1558"/>
    <w:rsid w:val="002F1FF1"/>
    <w:rsid w:val="002F2881"/>
    <w:rsid w:val="002F3183"/>
    <w:rsid w:val="002F3892"/>
    <w:rsid w:val="002F45F0"/>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988"/>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36"/>
    <w:rsid w:val="003737C4"/>
    <w:rsid w:val="00374ED6"/>
    <w:rsid w:val="00375A1A"/>
    <w:rsid w:val="00375AA0"/>
    <w:rsid w:val="00380AE1"/>
    <w:rsid w:val="00380E3E"/>
    <w:rsid w:val="00381AD6"/>
    <w:rsid w:val="00381B75"/>
    <w:rsid w:val="00383573"/>
    <w:rsid w:val="00383AAD"/>
    <w:rsid w:val="0038777F"/>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334C"/>
    <w:rsid w:val="003C3CC1"/>
    <w:rsid w:val="003C4274"/>
    <w:rsid w:val="003C4781"/>
    <w:rsid w:val="003C6701"/>
    <w:rsid w:val="003C6E44"/>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4F5B"/>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EDA"/>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D761B"/>
    <w:rsid w:val="004E221B"/>
    <w:rsid w:val="004E3489"/>
    <w:rsid w:val="004E3ACE"/>
    <w:rsid w:val="004E3B23"/>
    <w:rsid w:val="004E47BB"/>
    <w:rsid w:val="004E50FB"/>
    <w:rsid w:val="004E6040"/>
    <w:rsid w:val="004F0E14"/>
    <w:rsid w:val="004F1AC7"/>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6029"/>
    <w:rsid w:val="00597A62"/>
    <w:rsid w:val="005A0311"/>
    <w:rsid w:val="005A1B7F"/>
    <w:rsid w:val="005A2176"/>
    <w:rsid w:val="005A225A"/>
    <w:rsid w:val="005A30EB"/>
    <w:rsid w:val="005A34DF"/>
    <w:rsid w:val="005A385D"/>
    <w:rsid w:val="005A4235"/>
    <w:rsid w:val="005A5375"/>
    <w:rsid w:val="005A6A59"/>
    <w:rsid w:val="005B1640"/>
    <w:rsid w:val="005B25A9"/>
    <w:rsid w:val="005B2B9F"/>
    <w:rsid w:val="005B3F58"/>
    <w:rsid w:val="005B4FE4"/>
    <w:rsid w:val="005B7D3D"/>
    <w:rsid w:val="005C1237"/>
    <w:rsid w:val="005C3626"/>
    <w:rsid w:val="005C408F"/>
    <w:rsid w:val="005C65F3"/>
    <w:rsid w:val="005C6FA5"/>
    <w:rsid w:val="005C7269"/>
    <w:rsid w:val="005C7766"/>
    <w:rsid w:val="005D1409"/>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3892"/>
    <w:rsid w:val="006645B6"/>
    <w:rsid w:val="00664B6B"/>
    <w:rsid w:val="00666D6B"/>
    <w:rsid w:val="00666D92"/>
    <w:rsid w:val="006703BA"/>
    <w:rsid w:val="0067061C"/>
    <w:rsid w:val="00671988"/>
    <w:rsid w:val="00672384"/>
    <w:rsid w:val="00672A84"/>
    <w:rsid w:val="00672B4A"/>
    <w:rsid w:val="006732C1"/>
    <w:rsid w:val="00673B89"/>
    <w:rsid w:val="00673CE6"/>
    <w:rsid w:val="00676B55"/>
    <w:rsid w:val="00676CEF"/>
    <w:rsid w:val="006805ED"/>
    <w:rsid w:val="006827FB"/>
    <w:rsid w:val="006840A1"/>
    <w:rsid w:val="00684549"/>
    <w:rsid w:val="006857B5"/>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C5C"/>
    <w:rsid w:val="006A0F98"/>
    <w:rsid w:val="006A215D"/>
    <w:rsid w:val="006A26DB"/>
    <w:rsid w:val="006A37FD"/>
    <w:rsid w:val="006A4F99"/>
    <w:rsid w:val="006A5A3B"/>
    <w:rsid w:val="006A671B"/>
    <w:rsid w:val="006B0292"/>
    <w:rsid w:val="006B085F"/>
    <w:rsid w:val="006B0B70"/>
    <w:rsid w:val="006B2E43"/>
    <w:rsid w:val="006B4B14"/>
    <w:rsid w:val="006B7517"/>
    <w:rsid w:val="006B7744"/>
    <w:rsid w:val="006B7A30"/>
    <w:rsid w:val="006C086F"/>
    <w:rsid w:val="006C0A05"/>
    <w:rsid w:val="006C0CEE"/>
    <w:rsid w:val="006C0D10"/>
    <w:rsid w:val="006C17C8"/>
    <w:rsid w:val="006C1CF5"/>
    <w:rsid w:val="006C21CF"/>
    <w:rsid w:val="006C452F"/>
    <w:rsid w:val="006C531E"/>
    <w:rsid w:val="006C5878"/>
    <w:rsid w:val="006C5DE1"/>
    <w:rsid w:val="006D07A4"/>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4262"/>
    <w:rsid w:val="006F6671"/>
    <w:rsid w:val="006F7859"/>
    <w:rsid w:val="00701180"/>
    <w:rsid w:val="0070182A"/>
    <w:rsid w:val="00702047"/>
    <w:rsid w:val="00702CFF"/>
    <w:rsid w:val="007035D9"/>
    <w:rsid w:val="007044F6"/>
    <w:rsid w:val="0070457C"/>
    <w:rsid w:val="00704BD7"/>
    <w:rsid w:val="007057F7"/>
    <w:rsid w:val="00705971"/>
    <w:rsid w:val="007063C6"/>
    <w:rsid w:val="00707292"/>
    <w:rsid w:val="00710E09"/>
    <w:rsid w:val="00712BB7"/>
    <w:rsid w:val="007136E0"/>
    <w:rsid w:val="007144C4"/>
    <w:rsid w:val="007144E9"/>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66FE"/>
    <w:rsid w:val="0076285C"/>
    <w:rsid w:val="00763238"/>
    <w:rsid w:val="00764184"/>
    <w:rsid w:val="00764280"/>
    <w:rsid w:val="007650B2"/>
    <w:rsid w:val="00765F0B"/>
    <w:rsid w:val="00766409"/>
    <w:rsid w:val="007668ED"/>
    <w:rsid w:val="00771FDA"/>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F37"/>
    <w:rsid w:val="007A42D1"/>
    <w:rsid w:val="007A4FB2"/>
    <w:rsid w:val="007A5466"/>
    <w:rsid w:val="007A5556"/>
    <w:rsid w:val="007A63AD"/>
    <w:rsid w:val="007A6740"/>
    <w:rsid w:val="007A688D"/>
    <w:rsid w:val="007B041D"/>
    <w:rsid w:val="007B0AB3"/>
    <w:rsid w:val="007B153A"/>
    <w:rsid w:val="007B2A60"/>
    <w:rsid w:val="007B2AE3"/>
    <w:rsid w:val="007B3ED7"/>
    <w:rsid w:val="007B6CCE"/>
    <w:rsid w:val="007B6DB9"/>
    <w:rsid w:val="007C1A8A"/>
    <w:rsid w:val="007C21F8"/>
    <w:rsid w:val="007C23EB"/>
    <w:rsid w:val="007C4F2A"/>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E7F62"/>
    <w:rsid w:val="007F0539"/>
    <w:rsid w:val="007F06A2"/>
    <w:rsid w:val="007F0FAB"/>
    <w:rsid w:val="007F19D1"/>
    <w:rsid w:val="007F33E4"/>
    <w:rsid w:val="007F3475"/>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2188"/>
    <w:rsid w:val="008B53FE"/>
    <w:rsid w:val="008B5603"/>
    <w:rsid w:val="008B57B9"/>
    <w:rsid w:val="008C02F8"/>
    <w:rsid w:val="008C347B"/>
    <w:rsid w:val="008C49D1"/>
    <w:rsid w:val="008C58AF"/>
    <w:rsid w:val="008C5B5D"/>
    <w:rsid w:val="008C5EEF"/>
    <w:rsid w:val="008D0E58"/>
    <w:rsid w:val="008D15F2"/>
    <w:rsid w:val="008D2DF7"/>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8F"/>
    <w:rsid w:val="008F1FF5"/>
    <w:rsid w:val="008F3009"/>
    <w:rsid w:val="008F32C9"/>
    <w:rsid w:val="008F35B9"/>
    <w:rsid w:val="008F5D45"/>
    <w:rsid w:val="008F6DD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4D7B"/>
    <w:rsid w:val="009768C7"/>
    <w:rsid w:val="0098076F"/>
    <w:rsid w:val="00982F6A"/>
    <w:rsid w:val="00983C7C"/>
    <w:rsid w:val="00984B3D"/>
    <w:rsid w:val="009862CD"/>
    <w:rsid w:val="00986FBB"/>
    <w:rsid w:val="00987DC7"/>
    <w:rsid w:val="00987DD2"/>
    <w:rsid w:val="00991577"/>
    <w:rsid w:val="00993E5C"/>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5F55"/>
    <w:rsid w:val="00A261A9"/>
    <w:rsid w:val="00A26464"/>
    <w:rsid w:val="00A30024"/>
    <w:rsid w:val="00A30DBD"/>
    <w:rsid w:val="00A32EDE"/>
    <w:rsid w:val="00A33843"/>
    <w:rsid w:val="00A35264"/>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1A5"/>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16"/>
    <w:rsid w:val="00AD3AA4"/>
    <w:rsid w:val="00AD48F0"/>
    <w:rsid w:val="00AD5472"/>
    <w:rsid w:val="00AE2FEA"/>
    <w:rsid w:val="00AE363A"/>
    <w:rsid w:val="00AE3991"/>
    <w:rsid w:val="00AE452F"/>
    <w:rsid w:val="00AE4F32"/>
    <w:rsid w:val="00AE4FBA"/>
    <w:rsid w:val="00AE586D"/>
    <w:rsid w:val="00AE58C9"/>
    <w:rsid w:val="00AE5C22"/>
    <w:rsid w:val="00AE6220"/>
    <w:rsid w:val="00AE6A52"/>
    <w:rsid w:val="00AE700E"/>
    <w:rsid w:val="00AE730A"/>
    <w:rsid w:val="00AF256A"/>
    <w:rsid w:val="00AF3998"/>
    <w:rsid w:val="00AF4F8F"/>
    <w:rsid w:val="00AF5DF1"/>
    <w:rsid w:val="00AF6510"/>
    <w:rsid w:val="00B00A7C"/>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912"/>
    <w:rsid w:val="00B57BF0"/>
    <w:rsid w:val="00B6073F"/>
    <w:rsid w:val="00B61DA2"/>
    <w:rsid w:val="00B61E4E"/>
    <w:rsid w:val="00B6211E"/>
    <w:rsid w:val="00B62C3D"/>
    <w:rsid w:val="00B63051"/>
    <w:rsid w:val="00B64002"/>
    <w:rsid w:val="00B6757E"/>
    <w:rsid w:val="00B67C69"/>
    <w:rsid w:val="00B7238C"/>
    <w:rsid w:val="00B73280"/>
    <w:rsid w:val="00B736FB"/>
    <w:rsid w:val="00B755C2"/>
    <w:rsid w:val="00B769AF"/>
    <w:rsid w:val="00B77233"/>
    <w:rsid w:val="00B80182"/>
    <w:rsid w:val="00B80A4D"/>
    <w:rsid w:val="00B80A9A"/>
    <w:rsid w:val="00B81678"/>
    <w:rsid w:val="00B82321"/>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3060"/>
    <w:rsid w:val="00BB3D46"/>
    <w:rsid w:val="00BB465E"/>
    <w:rsid w:val="00BB47C4"/>
    <w:rsid w:val="00BB4B03"/>
    <w:rsid w:val="00BB72A5"/>
    <w:rsid w:val="00BB7CA7"/>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EB6"/>
    <w:rsid w:val="00C85097"/>
    <w:rsid w:val="00C8575D"/>
    <w:rsid w:val="00C86BC8"/>
    <w:rsid w:val="00C87AD5"/>
    <w:rsid w:val="00C9290D"/>
    <w:rsid w:val="00C92C21"/>
    <w:rsid w:val="00C933DB"/>
    <w:rsid w:val="00C93578"/>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1B6A"/>
    <w:rsid w:val="00CC25F9"/>
    <w:rsid w:val="00CC276E"/>
    <w:rsid w:val="00CC3F10"/>
    <w:rsid w:val="00CC50EF"/>
    <w:rsid w:val="00CC55B3"/>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C47"/>
    <w:rsid w:val="00D065B6"/>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AD7"/>
    <w:rsid w:val="00D93546"/>
    <w:rsid w:val="00D9395F"/>
    <w:rsid w:val="00D93C6B"/>
    <w:rsid w:val="00D93E5B"/>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C6F"/>
    <w:rsid w:val="00DE7D92"/>
    <w:rsid w:val="00DF0B9B"/>
    <w:rsid w:val="00DF0C5A"/>
    <w:rsid w:val="00DF1E77"/>
    <w:rsid w:val="00DF4C01"/>
    <w:rsid w:val="00DF693C"/>
    <w:rsid w:val="00DF69CD"/>
    <w:rsid w:val="00DF7881"/>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5AF0"/>
    <w:rsid w:val="00EA647D"/>
    <w:rsid w:val="00EA6E1F"/>
    <w:rsid w:val="00EA7840"/>
    <w:rsid w:val="00EA79B5"/>
    <w:rsid w:val="00EA7CE9"/>
    <w:rsid w:val="00EA7DFA"/>
    <w:rsid w:val="00EB3D58"/>
    <w:rsid w:val="00EB3D72"/>
    <w:rsid w:val="00EB5340"/>
    <w:rsid w:val="00EB59A6"/>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24A"/>
    <w:rsid w:val="00F04934"/>
    <w:rsid w:val="00F055F7"/>
    <w:rsid w:val="00F05C1E"/>
    <w:rsid w:val="00F063CD"/>
    <w:rsid w:val="00F06731"/>
    <w:rsid w:val="00F06BD3"/>
    <w:rsid w:val="00F06F75"/>
    <w:rsid w:val="00F0744A"/>
    <w:rsid w:val="00F07A47"/>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5C49"/>
    <w:rsid w:val="00F67A38"/>
    <w:rsid w:val="00F716DE"/>
    <w:rsid w:val="00F7326F"/>
    <w:rsid w:val="00F73DA2"/>
    <w:rsid w:val="00F73FEE"/>
    <w:rsid w:val="00F745BD"/>
    <w:rsid w:val="00F74C45"/>
    <w:rsid w:val="00F751DC"/>
    <w:rsid w:val="00F7582D"/>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40A0"/>
    <w:rsid w:val="00F94C14"/>
    <w:rsid w:val="00F94FDE"/>
    <w:rsid w:val="00F95114"/>
    <w:rsid w:val="00F97113"/>
    <w:rsid w:val="00FA0E45"/>
    <w:rsid w:val="00FA16AB"/>
    <w:rsid w:val="00FA3255"/>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0176747">
      <w:bodyDiv w:val="1"/>
      <w:marLeft w:val="0"/>
      <w:marRight w:val="0"/>
      <w:marTop w:val="0"/>
      <w:marBottom w:val="0"/>
      <w:divBdr>
        <w:top w:val="none" w:sz="0" w:space="0" w:color="auto"/>
        <w:left w:val="none" w:sz="0" w:space="0" w:color="auto"/>
        <w:bottom w:val="none" w:sz="0" w:space="0" w:color="auto"/>
        <w:right w:val="none" w:sz="0" w:space="0" w:color="auto"/>
      </w:divBdr>
      <w:divsChild>
        <w:div w:id="1587035385">
          <w:marLeft w:val="0"/>
          <w:marRight w:val="0"/>
          <w:marTop w:val="0"/>
          <w:marBottom w:val="0"/>
          <w:divBdr>
            <w:top w:val="none" w:sz="0" w:space="0" w:color="auto"/>
            <w:left w:val="none" w:sz="0" w:space="0" w:color="auto"/>
            <w:bottom w:val="none" w:sz="0" w:space="0" w:color="auto"/>
            <w:right w:val="none" w:sz="0" w:space="0" w:color="auto"/>
          </w:divBdr>
          <w:divsChild>
            <w:div w:id="158402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00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51</Pages>
  <Words>33641</Words>
  <Characters>191755</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1295</cp:revision>
  <cp:lastPrinted>2024-08-01T11:55:00Z</cp:lastPrinted>
  <dcterms:created xsi:type="dcterms:W3CDTF">2024-08-01T11:55:00Z</dcterms:created>
  <dcterms:modified xsi:type="dcterms:W3CDTF">2024-08-3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6fLWg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